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E694F" w:rsidRPr="00560753" w:rsidRDefault="001E694F" w:rsidP="001E694F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560753">
        <w:rPr>
          <w:rFonts w:ascii="Times New Roman" w:hAnsi="Times New Roman" w:cs="Times New Roman"/>
          <w:b/>
          <w:bCs/>
          <w:sz w:val="24"/>
          <w:szCs w:val="24"/>
        </w:rPr>
        <w:t>DAFTAR PUSTAKA</w:t>
      </w:r>
    </w:p>
    <w:p w:rsidR="001E694F" w:rsidRPr="00560753" w:rsidRDefault="001E694F" w:rsidP="001E694F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A. Sujudi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 xml:space="preserve">Dakwah Islam Dengan Pembangunan Masyarakat Desa, </w:t>
      </w:r>
      <w:r w:rsidRPr="00560753">
        <w:rPr>
          <w:rFonts w:asciiTheme="majorBidi" w:hAnsiTheme="majorBidi" w:cstheme="majorBidi"/>
          <w:sz w:val="24"/>
          <w:szCs w:val="24"/>
        </w:rPr>
        <w:t>(Bandung : Alumni, 1973)</w:t>
      </w:r>
    </w:p>
    <w:p w:rsidR="001E694F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A. Surjadi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>Da’wah Islam dengan Pembangunan Masyarakat Desa</w:t>
      </w:r>
      <w:r w:rsidRPr="00560753">
        <w:rPr>
          <w:rFonts w:asciiTheme="majorBidi" w:hAnsiTheme="majorBidi" w:cstheme="majorBidi"/>
          <w:sz w:val="24"/>
          <w:szCs w:val="24"/>
        </w:rPr>
        <w:t>, (Bandung: Mandar Maju, 1989)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Abd. Halim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 xml:space="preserve">Relasi Islam Politik dan Kekuasaan, </w:t>
      </w:r>
      <w:r w:rsidRPr="00560753">
        <w:rPr>
          <w:rFonts w:asciiTheme="majorBidi" w:hAnsiTheme="majorBidi" w:cstheme="majorBidi"/>
          <w:sz w:val="24"/>
          <w:szCs w:val="24"/>
        </w:rPr>
        <w:t>(Yogyakarta: PT. LKIS Printing Cemerlang, 2013)</w:t>
      </w:r>
    </w:p>
    <w:p w:rsidR="001E694F" w:rsidRPr="00560753" w:rsidRDefault="001E694F" w:rsidP="001E694F">
      <w:pPr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 w:rsidRPr="00560753">
        <w:rPr>
          <w:rFonts w:ascii="Times New Roman" w:hAnsi="Times New Roman" w:cs="Times New Roman"/>
          <w:sz w:val="24"/>
          <w:szCs w:val="24"/>
        </w:rPr>
        <w:t xml:space="preserve">Abdul Aziz Thaha, </w:t>
      </w:r>
      <w:r w:rsidRPr="00560753">
        <w:rPr>
          <w:rFonts w:ascii="Times New Roman" w:hAnsi="Times New Roman" w:cs="Times New Roman"/>
          <w:i/>
          <w:iCs/>
          <w:sz w:val="24"/>
          <w:szCs w:val="24"/>
        </w:rPr>
        <w:t xml:space="preserve">Islam dan Negara: Dalam Politik Orde Baru, </w:t>
      </w:r>
      <w:r w:rsidRPr="00560753">
        <w:rPr>
          <w:rFonts w:ascii="Times New Roman" w:hAnsi="Times New Roman" w:cs="Times New Roman"/>
          <w:sz w:val="24"/>
          <w:szCs w:val="24"/>
        </w:rPr>
        <w:t>(Jakarta: Gema Insani Press, 1996)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="Times New Roman" w:hAnsi="Times New Roman" w:cs="Times New Roman"/>
          <w:sz w:val="24"/>
          <w:szCs w:val="24"/>
        </w:rPr>
        <w:t>Abdul</w:t>
      </w:r>
      <w:r w:rsidRPr="00560753">
        <w:rPr>
          <w:rFonts w:asciiTheme="majorBidi" w:hAnsiTheme="majorBidi" w:cstheme="majorBidi"/>
          <w:sz w:val="24"/>
          <w:szCs w:val="24"/>
          <w:lang w:eastAsia="id-ID"/>
        </w:rPr>
        <w:t xml:space="preserve"> Kadir, </w:t>
      </w:r>
      <w:r w:rsidRPr="00560753">
        <w:rPr>
          <w:rFonts w:asciiTheme="majorBidi" w:hAnsiTheme="majorBidi" w:cstheme="majorBidi"/>
          <w:i/>
          <w:iCs/>
          <w:sz w:val="24"/>
          <w:szCs w:val="24"/>
          <w:lang w:eastAsia="id-ID"/>
        </w:rPr>
        <w:t>Peranan Partai Politik dalam Menanggulangi Golongan Putih (Golput) pada Pemilihan Legeslatif 2009</w:t>
      </w:r>
      <w:r w:rsidRPr="00560753">
        <w:rPr>
          <w:rFonts w:asciiTheme="majorBidi" w:hAnsiTheme="majorBidi" w:cstheme="majorBidi"/>
          <w:sz w:val="24"/>
          <w:szCs w:val="24"/>
          <w:lang w:eastAsia="id-ID"/>
        </w:rPr>
        <w:t>, (Jurnal Ilmu Pemerintahan Dan Sosial Politik Uma (Journal Of Governance And Political Social Uma,Program Studi Kepemerintahan, Fakultas Ilmu Sosial dan Ilmu Politik, Universitas Medan Area, 2013)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Abdul Munir Mulkhan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>Nalar Spiritual Pendidikan: Solusi Problem Filosofis Pendidikan Islam,</w:t>
      </w:r>
      <w:r w:rsidRPr="00560753">
        <w:rPr>
          <w:rFonts w:asciiTheme="majorBidi" w:hAnsiTheme="majorBidi" w:cstheme="majorBidi"/>
          <w:sz w:val="24"/>
          <w:szCs w:val="24"/>
        </w:rPr>
        <w:t xml:space="preserve"> (Yogyakarta: PT Tiara Wacana Yogya, 2002)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Abdul Rahmat  (editor)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 xml:space="preserve">Pengembangan Masyarakat Islam: Manusia Satu Sama Lain Saling Mendidik Dengan Perantara Dunia, </w:t>
      </w:r>
      <w:r w:rsidRPr="00560753">
        <w:rPr>
          <w:rFonts w:asciiTheme="majorBidi" w:hAnsiTheme="majorBidi" w:cstheme="majorBidi"/>
          <w:sz w:val="24"/>
          <w:szCs w:val="24"/>
        </w:rPr>
        <w:t>(Gorontalo: PNF Press, 2009)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="Times New Roman" w:hAnsi="Times New Roman" w:cs="Times New Roman"/>
          <w:sz w:val="24"/>
          <w:szCs w:val="24"/>
        </w:rPr>
        <w:t xml:space="preserve">Abudin Nata, </w:t>
      </w:r>
      <w:r w:rsidRPr="00560753">
        <w:rPr>
          <w:rFonts w:ascii="Times New Roman" w:hAnsi="Times New Roman" w:cs="Times New Roman"/>
          <w:i/>
          <w:iCs/>
          <w:sz w:val="24"/>
          <w:szCs w:val="24"/>
        </w:rPr>
        <w:t xml:space="preserve">Metodologi Studi Islam, </w:t>
      </w:r>
      <w:r w:rsidRPr="00560753">
        <w:rPr>
          <w:rFonts w:ascii="Times New Roman" w:hAnsi="Times New Roman" w:cs="Times New Roman"/>
          <w:sz w:val="24"/>
          <w:szCs w:val="24"/>
        </w:rPr>
        <w:t>(Jakarta: PT. RajaGrafindo Persada, 2014), cet. 14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Adi Fahrudin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>Kesejahteraan Sosial Internasional</w:t>
      </w:r>
      <w:r w:rsidRPr="00560753">
        <w:rPr>
          <w:rFonts w:asciiTheme="majorBidi" w:hAnsiTheme="majorBidi" w:cstheme="majorBidi"/>
          <w:sz w:val="24"/>
          <w:szCs w:val="24"/>
        </w:rPr>
        <w:t>, (Bandung: Alfabeta, 2012), cet. 1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Afan Gaffar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 xml:space="preserve">Politik Indonesia: Transisi Menuju Demokrasi, </w:t>
      </w:r>
      <w:r w:rsidRPr="00560753">
        <w:rPr>
          <w:rFonts w:asciiTheme="majorBidi" w:hAnsiTheme="majorBidi" w:cstheme="majorBidi"/>
          <w:sz w:val="24"/>
          <w:szCs w:val="24"/>
        </w:rPr>
        <w:t>(Yogjakarta: Pustaka Pelajar, 2006)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  <w:lang w:eastAsia="id-ID"/>
        </w:rPr>
        <w:t xml:space="preserve">Agus Aan Hermawan, </w:t>
      </w:r>
      <w:r w:rsidRPr="00560753">
        <w:rPr>
          <w:rFonts w:asciiTheme="majorBidi" w:hAnsiTheme="majorBidi" w:cstheme="majorBidi"/>
          <w:i/>
          <w:iCs/>
          <w:sz w:val="24"/>
          <w:szCs w:val="24"/>
          <w:lang w:eastAsia="id-ID"/>
        </w:rPr>
        <w:t>Persepsi Pemuda Terhadap Partai Politik Nasional peserta Pemilu 2014 Dan Implikasinya Terhadap ketahanan Politik Wilayah</w:t>
      </w:r>
      <w:r w:rsidRPr="00560753">
        <w:rPr>
          <w:rFonts w:asciiTheme="majorBidi" w:hAnsiTheme="majorBidi" w:cstheme="majorBidi"/>
          <w:sz w:val="24"/>
          <w:szCs w:val="24"/>
          <w:lang w:eastAsia="id-ID"/>
        </w:rPr>
        <w:t xml:space="preserve"> (Studi Pada Knpi Provinsi Banten), (</w:t>
      </w:r>
      <w:r w:rsidRPr="00560753">
        <w:rPr>
          <w:rFonts w:asciiTheme="majorBidi" w:hAnsiTheme="majorBidi" w:cstheme="majorBidi"/>
          <w:sz w:val="24"/>
          <w:szCs w:val="24"/>
        </w:rPr>
        <w:t>Jurnal Ketahanan Pangan, 2014)</w:t>
      </w:r>
    </w:p>
    <w:p w:rsidR="00AC1D88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Ahmad Suhaelmi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 xml:space="preserve">Pemikiran Politik Barat: Kajian Sejarah Perkembangan Pemikiran Negara, Masyarakat, dan Kekuasaan, </w:t>
      </w:r>
      <w:r w:rsidRPr="00560753">
        <w:rPr>
          <w:rFonts w:asciiTheme="majorBidi" w:hAnsiTheme="majorBidi" w:cstheme="majorBidi"/>
          <w:sz w:val="24"/>
          <w:szCs w:val="24"/>
        </w:rPr>
        <w:t>(Jakrta: PT Gramedia Pustaka Utama, 2007)</w:t>
      </w:r>
    </w:p>
    <w:p w:rsidR="00AC1D88" w:rsidRDefault="00AC1D88" w:rsidP="00AC1D88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2F6930">
        <w:rPr>
          <w:rFonts w:asciiTheme="majorBidi" w:hAnsiTheme="majorBidi" w:cstheme="majorBidi"/>
          <w:sz w:val="24"/>
          <w:szCs w:val="24"/>
        </w:rPr>
        <w:lastRenderedPageBreak/>
        <w:t xml:space="preserve">Ahmadie Thoha (penerjemah), </w:t>
      </w:r>
      <w:r w:rsidRPr="002F6930">
        <w:rPr>
          <w:rFonts w:asciiTheme="majorBidi" w:hAnsiTheme="majorBidi" w:cstheme="majorBidi"/>
          <w:i/>
          <w:iCs/>
          <w:sz w:val="24"/>
          <w:szCs w:val="24"/>
        </w:rPr>
        <w:t>Muqaddimah Ibnu Khaldun,</w:t>
      </w:r>
      <w:r w:rsidRPr="002F6930">
        <w:rPr>
          <w:rFonts w:asciiTheme="majorBidi" w:hAnsiTheme="majorBidi" w:cstheme="majorBidi"/>
          <w:sz w:val="24"/>
          <w:szCs w:val="24"/>
        </w:rPr>
        <w:t xml:space="preserve"> (Pustaka Firdaus: Jakarta, 2017), cet. ke 2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Alfitri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>Community Development: Teori dan Aplikasi,</w:t>
      </w:r>
      <w:r w:rsidRPr="00560753">
        <w:rPr>
          <w:rFonts w:asciiTheme="majorBidi" w:hAnsiTheme="majorBidi" w:cstheme="majorBidi"/>
          <w:sz w:val="24"/>
          <w:szCs w:val="24"/>
        </w:rPr>
        <w:t xml:space="preserve"> (Yogyakarta: Pustaka Pelajar, 2011)  </w:t>
      </w:r>
    </w:p>
    <w:p w:rsidR="001E694F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Aprilia Theresia dkk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 xml:space="preserve">Pembangunan Berbasis Masyarakat: Acuan Bagi Praktisi, Akademisi, dan Pemerhati Pengembangan Masyarakat, </w:t>
      </w:r>
      <w:r w:rsidRPr="00560753">
        <w:rPr>
          <w:rFonts w:asciiTheme="majorBidi" w:hAnsiTheme="majorBidi" w:cstheme="majorBidi"/>
          <w:sz w:val="24"/>
          <w:szCs w:val="24"/>
        </w:rPr>
        <w:t>(Bandung: Alfabeta, 2014)</w:t>
      </w:r>
    </w:p>
    <w:p w:rsidR="00A225E9" w:rsidRDefault="00A225E9" w:rsidP="00A225E9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2F6930">
        <w:rPr>
          <w:rFonts w:asciiTheme="majorBidi" w:hAnsiTheme="majorBidi" w:cstheme="majorBidi"/>
          <w:sz w:val="24"/>
          <w:szCs w:val="24"/>
        </w:rPr>
        <w:t xml:space="preserve">Arbi Sanit, </w:t>
      </w:r>
      <w:r w:rsidRPr="002F6930">
        <w:rPr>
          <w:rFonts w:asciiTheme="majorBidi" w:hAnsiTheme="majorBidi" w:cstheme="majorBidi"/>
          <w:i/>
          <w:iCs/>
          <w:sz w:val="24"/>
          <w:szCs w:val="24"/>
        </w:rPr>
        <w:t>Sistem Politik Indonesia: Kesetabilan, Peta Kekuatan Politik, dan Pembangunan,</w:t>
      </w:r>
      <w:r w:rsidRPr="002F6930">
        <w:rPr>
          <w:rFonts w:asciiTheme="majorBidi" w:hAnsiTheme="majorBidi" w:cstheme="majorBidi"/>
          <w:sz w:val="24"/>
          <w:szCs w:val="24"/>
        </w:rPr>
        <w:t xml:space="preserve"> (Jakarta: PT RajaGrafind</w:t>
      </w:r>
      <w:r>
        <w:rPr>
          <w:rFonts w:asciiTheme="majorBidi" w:hAnsiTheme="majorBidi" w:cstheme="majorBidi"/>
          <w:sz w:val="24"/>
          <w:szCs w:val="24"/>
        </w:rPr>
        <w:t>o Persada, 2015), cet. ke 15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Aris Munandar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>Peran Negara Dalam Penguatan Program Pemberdayaan Masyarakat</w:t>
      </w:r>
      <w:r w:rsidRPr="00560753">
        <w:rPr>
          <w:rFonts w:asciiTheme="majorBidi" w:hAnsiTheme="majorBidi" w:cstheme="majorBidi"/>
          <w:sz w:val="24"/>
          <w:szCs w:val="24"/>
        </w:rPr>
        <w:t>, dalam jurnal Kajian Politik dan Masalah Pembangunan, Volume 4/No.1/2008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Aziz Muslim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 xml:space="preserve">Metodologi Pengembangan Masyarakat, </w:t>
      </w:r>
      <w:r w:rsidRPr="00560753">
        <w:rPr>
          <w:rFonts w:asciiTheme="majorBidi" w:hAnsiTheme="majorBidi" w:cstheme="majorBidi"/>
          <w:sz w:val="24"/>
          <w:szCs w:val="24"/>
        </w:rPr>
        <w:t>(Yogjakarta: Bidang Akademik UIN Sunan Kalijaga, 2008)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Azra, Azyumardi, et al.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>Transformasi Politik Islam: Radikalisme, Khilafatisme, dan Demokrasi.</w:t>
      </w:r>
      <w:r w:rsidRPr="00560753">
        <w:rPr>
          <w:rFonts w:asciiTheme="majorBidi" w:hAnsiTheme="majorBidi" w:cstheme="majorBidi"/>
          <w:sz w:val="24"/>
          <w:szCs w:val="24"/>
        </w:rPr>
        <w:t xml:space="preserve"> Kencana, 2016.</w:t>
      </w:r>
    </w:p>
    <w:p w:rsidR="00A225E9" w:rsidRDefault="00E672A8" w:rsidP="00E672A8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-------,</w:t>
      </w:r>
      <w:r w:rsidR="001E694F" w:rsidRPr="00560753">
        <w:rPr>
          <w:rFonts w:asciiTheme="majorBidi" w:hAnsiTheme="majorBidi" w:cstheme="majorBidi"/>
          <w:sz w:val="24"/>
          <w:szCs w:val="24"/>
        </w:rPr>
        <w:t xml:space="preserve"> </w:t>
      </w:r>
      <w:r w:rsidR="001E694F" w:rsidRPr="00560753">
        <w:rPr>
          <w:rFonts w:asciiTheme="majorBidi" w:hAnsiTheme="majorBidi" w:cstheme="majorBidi"/>
          <w:i/>
          <w:iCs/>
          <w:sz w:val="24"/>
          <w:szCs w:val="24"/>
        </w:rPr>
        <w:t>Kontestasi Pemikiran Islam Indonesia Kontemporer</w:t>
      </w:r>
      <w:r w:rsidR="001E694F" w:rsidRPr="00560753">
        <w:rPr>
          <w:rFonts w:asciiTheme="majorBidi" w:hAnsiTheme="majorBidi" w:cstheme="majorBidi"/>
          <w:sz w:val="24"/>
          <w:szCs w:val="24"/>
        </w:rPr>
        <w:t>. Studia Islamika, 2016.</w:t>
      </w:r>
      <w:r w:rsidR="00A225E9" w:rsidRPr="00A225E9">
        <w:rPr>
          <w:rFonts w:asciiTheme="majorBidi" w:hAnsiTheme="majorBidi" w:cstheme="majorBidi"/>
          <w:sz w:val="24"/>
          <w:szCs w:val="24"/>
        </w:rPr>
        <w:t xml:space="preserve"> </w:t>
      </w:r>
    </w:p>
    <w:p w:rsidR="00A225E9" w:rsidRDefault="00E672A8" w:rsidP="009437CD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-------</w:t>
      </w:r>
      <w:r w:rsidR="009437CD">
        <w:rPr>
          <w:rFonts w:asciiTheme="majorBidi" w:hAnsiTheme="majorBidi" w:cstheme="majorBidi"/>
          <w:sz w:val="24"/>
          <w:szCs w:val="24"/>
        </w:rPr>
        <w:t>,</w:t>
      </w:r>
      <w:r w:rsidR="00A225E9" w:rsidRPr="00E42CCC">
        <w:rPr>
          <w:rFonts w:asciiTheme="majorBidi" w:hAnsiTheme="majorBidi" w:cstheme="majorBidi"/>
          <w:sz w:val="24"/>
          <w:szCs w:val="24"/>
        </w:rPr>
        <w:t xml:space="preserve"> </w:t>
      </w:r>
      <w:r w:rsidR="00A225E9" w:rsidRPr="00E42CCC">
        <w:rPr>
          <w:rFonts w:asciiTheme="majorBidi" w:hAnsiTheme="majorBidi" w:cstheme="majorBidi"/>
          <w:i/>
          <w:iCs/>
          <w:sz w:val="24"/>
          <w:szCs w:val="24"/>
        </w:rPr>
        <w:t>Menuju Masyarakat Madani: Gagasan Fakta dan Tantangan,</w:t>
      </w:r>
      <w:r w:rsidR="00A225E9" w:rsidRPr="00E42CCC">
        <w:rPr>
          <w:rFonts w:asciiTheme="majorBidi" w:hAnsiTheme="majorBidi" w:cstheme="majorBidi"/>
          <w:sz w:val="24"/>
          <w:szCs w:val="24"/>
        </w:rPr>
        <w:t xml:space="preserve"> (Bandung: Rosda, 2004)</w:t>
      </w:r>
    </w:p>
    <w:p w:rsidR="00817796" w:rsidRPr="00FE7E72" w:rsidRDefault="00817796" w:rsidP="00817796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FE7E72">
        <w:rPr>
          <w:rFonts w:asciiTheme="majorBidi" w:hAnsiTheme="majorBidi" w:cstheme="majorBidi"/>
          <w:sz w:val="24"/>
          <w:szCs w:val="24"/>
        </w:rPr>
        <w:t xml:space="preserve">Badan perencanaan Pembangunan Daerah Provinsi Riau Bekerja sama dengan Badan Pusat Statistik Provinsi Riau, </w:t>
      </w:r>
      <w:r w:rsidRPr="00FE7E72">
        <w:rPr>
          <w:rFonts w:asciiTheme="majorBidi" w:hAnsiTheme="majorBidi" w:cstheme="majorBidi"/>
          <w:i/>
          <w:iCs/>
          <w:sz w:val="24"/>
          <w:szCs w:val="24"/>
        </w:rPr>
        <w:t xml:space="preserve">Data dan Informasi: Pembangunan Provinsi Riau tahun 2015, </w:t>
      </w:r>
    </w:p>
    <w:p w:rsidR="001E694F" w:rsidRPr="00560753" w:rsidRDefault="00FE7E72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FE7E72">
        <w:rPr>
          <w:rFonts w:asciiTheme="majorBidi" w:hAnsiTheme="majorBidi" w:cstheme="majorBidi"/>
          <w:sz w:val="24"/>
          <w:szCs w:val="24"/>
        </w:rPr>
        <w:t xml:space="preserve">Badri Yatim, </w:t>
      </w:r>
      <w:r w:rsidRPr="00FE7E72">
        <w:rPr>
          <w:rFonts w:asciiTheme="majorBidi" w:hAnsiTheme="majorBidi" w:cstheme="majorBidi"/>
          <w:i/>
          <w:iCs/>
          <w:sz w:val="24"/>
          <w:szCs w:val="24"/>
        </w:rPr>
        <w:t>Sejarah Peradaban Islam: Dirasah Islamiyah II,</w:t>
      </w:r>
      <w:r w:rsidRPr="00FE7E72">
        <w:rPr>
          <w:rFonts w:asciiTheme="majorBidi" w:hAnsiTheme="majorBidi" w:cstheme="majorBidi"/>
          <w:sz w:val="24"/>
          <w:szCs w:val="24"/>
        </w:rPr>
        <w:t xml:space="preserve"> (Jakarta: PT. RajaGrafindo Persada, 2006),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Bashori A. Hakim (editor)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 xml:space="preserve">Peran Pemerintah Daerah Dan Kantor Kementerian Agama Dalampemeliharaan Kerukunan Umat Beragama, </w:t>
      </w:r>
      <w:r w:rsidRPr="00560753">
        <w:rPr>
          <w:rFonts w:asciiTheme="majorBidi" w:hAnsiTheme="majorBidi" w:cstheme="majorBidi"/>
          <w:sz w:val="24"/>
          <w:szCs w:val="24"/>
        </w:rPr>
        <w:t xml:space="preserve">(Puslitbang Kehidupan Keagamaan Badan Litbang dan Diklat Kementerian Agama RI: Jakarta, 2013) </w:t>
      </w:r>
    </w:p>
    <w:p w:rsidR="00140593" w:rsidRDefault="001E694F" w:rsidP="00140593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Beni Ahmad Saebani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 xml:space="preserve">Fiqh Siyasah: Terminologi dan Lintasan Sejarah Politik Islam Sejak Muhammad Saw, hingga Al Khulafa Ar Rasyidun, </w:t>
      </w:r>
      <w:r w:rsidRPr="00560753">
        <w:rPr>
          <w:rFonts w:asciiTheme="majorBidi" w:hAnsiTheme="majorBidi" w:cstheme="majorBidi"/>
          <w:sz w:val="24"/>
          <w:szCs w:val="24"/>
        </w:rPr>
        <w:t>(Bandung: Pustaka Setia, 2015)</w:t>
      </w:r>
    </w:p>
    <w:p w:rsidR="00140593" w:rsidRPr="00140593" w:rsidRDefault="00140593" w:rsidP="00140593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140593">
        <w:rPr>
          <w:rFonts w:asciiTheme="majorBidi" w:hAnsiTheme="majorBidi" w:cstheme="majorBidi"/>
          <w:sz w:val="24"/>
          <w:szCs w:val="24"/>
        </w:rPr>
        <w:lastRenderedPageBreak/>
        <w:t xml:space="preserve">Burhan Bungin, </w:t>
      </w:r>
      <w:r w:rsidRPr="00420CBB">
        <w:rPr>
          <w:rFonts w:asciiTheme="majorBidi" w:hAnsiTheme="majorBidi" w:cstheme="majorBidi"/>
          <w:i/>
          <w:iCs/>
          <w:sz w:val="24"/>
          <w:szCs w:val="24"/>
        </w:rPr>
        <w:t>Penelitian Kualitatif: Komunikasi, Ekonomi, Kebijaan Publik, dan Ilmu Sosial Lainnya</w:t>
      </w:r>
      <w:r w:rsidRPr="00140593">
        <w:rPr>
          <w:rFonts w:asciiTheme="majorBidi" w:hAnsiTheme="majorBidi" w:cstheme="majorBidi"/>
          <w:sz w:val="24"/>
          <w:szCs w:val="24"/>
        </w:rPr>
        <w:t>,  (Jakarta: Prenada Media Group, 2015)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Damrah Mamang, </w:t>
      </w:r>
      <w:r w:rsidRPr="00560753">
        <w:rPr>
          <w:rFonts w:asciiTheme="majorBidi" w:hAnsiTheme="majorBidi" w:cstheme="majorBidi"/>
          <w:bCs/>
          <w:i/>
          <w:iCs/>
          <w:sz w:val="24"/>
          <w:szCs w:val="24"/>
        </w:rPr>
        <w:t>Islam Dan Demokrasi Pengembangan model demokrasi Berketuhanan yang maha esa Kontribusi islam dalam perwujudan paradigmatik demokrasi berketuhanan yang maha esa</w:t>
      </w:r>
      <w:r w:rsidRPr="00560753">
        <w:rPr>
          <w:rFonts w:asciiTheme="majorBidi" w:hAnsiTheme="majorBidi" w:cstheme="majorBidi"/>
          <w:sz w:val="24"/>
          <w:szCs w:val="24"/>
        </w:rPr>
        <w:t xml:space="preserve">, Makalah dalam Seminar Nasional: Islam dan Demokrasi oleh Program Pascasarjana UIA, 2018 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="Times New Roman" w:hAnsi="Times New Roman" w:cs="Times New Roman"/>
          <w:sz w:val="24"/>
          <w:szCs w:val="24"/>
        </w:rPr>
        <w:t xml:space="preserve">Daniel Haryono dan Desi Damayanti, </w:t>
      </w:r>
      <w:r w:rsidRPr="00560753">
        <w:rPr>
          <w:rFonts w:ascii="Times New Roman" w:hAnsi="Times New Roman" w:cs="Times New Roman"/>
          <w:i/>
          <w:iCs/>
          <w:sz w:val="24"/>
          <w:szCs w:val="24"/>
        </w:rPr>
        <w:t>Kamus Besar Bahasa Indonesia Edisi Baru</w:t>
      </w:r>
      <w:r w:rsidRPr="00560753">
        <w:rPr>
          <w:rFonts w:ascii="Times New Roman" w:hAnsi="Times New Roman" w:cs="Times New Roman"/>
          <w:sz w:val="24"/>
          <w:szCs w:val="24"/>
        </w:rPr>
        <w:t>(Jakarta: PT. Media Pustaka Phoenix),  Cet. 3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="Times New Roman" w:hAnsi="Times New Roman" w:cs="Times New Roman"/>
          <w:sz w:val="24"/>
          <w:szCs w:val="24"/>
        </w:rPr>
        <w:t xml:space="preserve">Departemen Agama RI, </w:t>
      </w:r>
      <w:r w:rsidRPr="00560753">
        <w:rPr>
          <w:rFonts w:ascii="Times New Roman" w:hAnsi="Times New Roman" w:cs="Times New Roman"/>
          <w:i/>
          <w:sz w:val="24"/>
          <w:szCs w:val="24"/>
        </w:rPr>
        <w:t xml:space="preserve">Al-Qur’an dan Terjemahannya, </w:t>
      </w:r>
      <w:r w:rsidRPr="00560753">
        <w:rPr>
          <w:rFonts w:ascii="Times New Roman" w:hAnsi="Times New Roman" w:cs="Times New Roman"/>
          <w:sz w:val="24"/>
          <w:szCs w:val="24"/>
        </w:rPr>
        <w:t>PT. Syamil Cipta Media, Jakarta, 2005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Diane Revitch dan Abigail Thernstrom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 xml:space="preserve">Demokrasi Klasik dan Modern, </w:t>
      </w:r>
      <w:r w:rsidRPr="00560753">
        <w:rPr>
          <w:rFonts w:asciiTheme="majorBidi" w:hAnsiTheme="majorBidi" w:cstheme="majorBidi"/>
          <w:sz w:val="24"/>
          <w:szCs w:val="24"/>
        </w:rPr>
        <w:t>(Jakarta: Yayasan Obor Indonesia, 2005)</w:t>
      </w:r>
    </w:p>
    <w:p w:rsidR="001E694F" w:rsidRPr="00560753" w:rsidRDefault="001E694F" w:rsidP="001E694F">
      <w:pPr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 w:rsidRPr="00560753">
        <w:rPr>
          <w:rFonts w:ascii="Times New Roman" w:hAnsi="Times New Roman" w:cs="Times New Roman"/>
          <w:sz w:val="24"/>
          <w:szCs w:val="24"/>
        </w:rPr>
        <w:t xml:space="preserve">Direktur Jendral Kelembagaan Agama Islam Departemen Agama RI, </w:t>
      </w:r>
      <w:r w:rsidRPr="00560753">
        <w:rPr>
          <w:rFonts w:ascii="Times New Roman" w:hAnsi="Times New Roman" w:cs="Times New Roman"/>
          <w:i/>
          <w:iCs/>
          <w:sz w:val="24"/>
          <w:szCs w:val="24"/>
        </w:rPr>
        <w:t xml:space="preserve">Metode Dakwah: Seri Panduan Majelis Taklim, </w:t>
      </w:r>
      <w:r w:rsidRPr="00560753">
        <w:rPr>
          <w:rFonts w:ascii="Times New Roman" w:hAnsi="Times New Roman" w:cs="Times New Roman"/>
          <w:sz w:val="24"/>
          <w:szCs w:val="24"/>
        </w:rPr>
        <w:t>(Jakarta: FKMT Pemanas Departemen Agama DKI Jakarta dan Direktorat Pendidikan Agama Islam Pada Masyarakat dan Pemberdayaan Masjid, 2014)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Effendy, Bahtiar.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>Jalan tengah politik Islam: kaitan Islam, demokrasi, dan negara yang tidak mudah</w:t>
      </w:r>
      <w:r w:rsidRPr="00560753">
        <w:rPr>
          <w:rFonts w:asciiTheme="majorBidi" w:hAnsiTheme="majorBidi" w:cstheme="majorBidi"/>
          <w:sz w:val="24"/>
          <w:szCs w:val="24"/>
        </w:rPr>
        <w:t>. Ushul Press, 2005.</w:t>
      </w:r>
    </w:p>
    <w:p w:rsidR="001E694F" w:rsidRPr="00560753" w:rsidRDefault="00E17A5E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-------,</w:t>
      </w:r>
      <w:r w:rsidR="001E694F" w:rsidRPr="00560753">
        <w:rPr>
          <w:rFonts w:asciiTheme="majorBidi" w:hAnsiTheme="majorBidi" w:cstheme="majorBidi"/>
          <w:sz w:val="24"/>
          <w:szCs w:val="24"/>
        </w:rPr>
        <w:t xml:space="preserve"> </w:t>
      </w:r>
      <w:r w:rsidR="001E694F" w:rsidRPr="00560753">
        <w:rPr>
          <w:rFonts w:asciiTheme="majorBidi" w:hAnsiTheme="majorBidi" w:cstheme="majorBidi"/>
          <w:i/>
          <w:iCs/>
          <w:sz w:val="24"/>
          <w:szCs w:val="24"/>
        </w:rPr>
        <w:t>Islam dan Negara-Transformasi Gagasan dan Praktik Politik Islam di Indonesia, Democracy Project</w:t>
      </w:r>
      <w:r w:rsidR="001E694F" w:rsidRPr="00560753">
        <w:rPr>
          <w:rFonts w:asciiTheme="majorBidi" w:hAnsiTheme="majorBidi" w:cstheme="majorBidi"/>
          <w:sz w:val="24"/>
          <w:szCs w:val="24"/>
        </w:rPr>
        <w:t>, 2011: Islam dan Negara-Transformasi Gagasan dan Praktik Politik Islam di Indonesia. Bukupedia, 2011.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>Fagance, Michael, “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>Integrated Planning for Sustainable Tourism Development</w:t>
      </w:r>
      <w:r w:rsidRPr="00560753">
        <w:rPr>
          <w:rFonts w:asciiTheme="majorBidi" w:hAnsiTheme="majorBidi" w:cstheme="majorBidi"/>
          <w:sz w:val="24"/>
          <w:szCs w:val="24"/>
        </w:rPr>
        <w:t>”; dalam Abdilah Fitra dan Leksmono, S Maharani, 2001,“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>Pengembangan Kepariwisataan berkelanjutan</w:t>
      </w:r>
      <w:r w:rsidRPr="00560753">
        <w:rPr>
          <w:rFonts w:asciiTheme="majorBidi" w:hAnsiTheme="majorBidi" w:cstheme="majorBidi"/>
          <w:sz w:val="24"/>
          <w:szCs w:val="24"/>
        </w:rPr>
        <w:t>”, Jurnal Ilmu Pariwisata Vol.6, No. 1 juli 2001</w:t>
      </w:r>
    </w:p>
    <w:p w:rsidR="001E694F" w:rsidRPr="00560753" w:rsidRDefault="001E694F" w:rsidP="001E694F">
      <w:pPr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 w:rsidRPr="00560753">
        <w:rPr>
          <w:rFonts w:ascii="Times New Roman" w:hAnsi="Times New Roman" w:cs="Times New Roman"/>
          <w:sz w:val="24"/>
          <w:szCs w:val="24"/>
        </w:rPr>
        <w:t xml:space="preserve">Faisal Ananda Arfa, Syafrudin Syam, dan Muhammad Syukri Albani Nasution, </w:t>
      </w:r>
      <w:r w:rsidRPr="00560753">
        <w:rPr>
          <w:rFonts w:ascii="Times New Roman" w:hAnsi="Times New Roman" w:cs="Times New Roman"/>
          <w:i/>
          <w:iCs/>
          <w:sz w:val="24"/>
          <w:szCs w:val="24"/>
        </w:rPr>
        <w:t xml:space="preserve">Metode Studi Islam: Jalan Tengah Memahami Islam, </w:t>
      </w:r>
      <w:r w:rsidRPr="00560753">
        <w:rPr>
          <w:rFonts w:ascii="Times New Roman" w:hAnsi="Times New Roman" w:cs="Times New Roman"/>
          <w:sz w:val="24"/>
          <w:szCs w:val="24"/>
        </w:rPr>
        <w:t>(Jakarta: Rajagrafindo Persada, 2015)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Fauzi, Muhammad Latif.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>Konsep Negara dalam Perspektif Piagam Madinah dan Piagam Jakarta.</w:t>
      </w:r>
      <w:r w:rsidRPr="00560753">
        <w:rPr>
          <w:rFonts w:asciiTheme="majorBidi" w:hAnsiTheme="majorBidi" w:cstheme="majorBidi"/>
          <w:sz w:val="24"/>
          <w:szCs w:val="24"/>
        </w:rPr>
        <w:t xml:space="preserve"> Al-Mawarid Journal of Islamic Law, 2005, 13.</w:t>
      </w:r>
    </w:p>
    <w:p w:rsidR="001E694F" w:rsidRPr="00560753" w:rsidRDefault="001E694F" w:rsidP="001E694F">
      <w:pPr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 w:rsidRPr="00560753">
        <w:rPr>
          <w:rFonts w:ascii="Times New Roman" w:hAnsi="Times New Roman" w:cs="Times New Roman"/>
          <w:sz w:val="24"/>
          <w:szCs w:val="24"/>
        </w:rPr>
        <w:lastRenderedPageBreak/>
        <w:t xml:space="preserve">Fauzi Nurdin, </w:t>
      </w:r>
      <w:r w:rsidRPr="00560753">
        <w:rPr>
          <w:rFonts w:ascii="Times New Roman" w:hAnsi="Times New Roman" w:cs="Times New Roman"/>
          <w:i/>
          <w:iCs/>
          <w:sz w:val="24"/>
          <w:szCs w:val="24"/>
        </w:rPr>
        <w:t xml:space="preserve">Pemberdayaan Penyuluh Agama dalam Pengelolaan Resolusi Konflik, </w:t>
      </w:r>
      <w:r w:rsidRPr="00560753">
        <w:rPr>
          <w:rFonts w:ascii="Times New Roman" w:hAnsi="Times New Roman" w:cs="Times New Roman"/>
          <w:sz w:val="24"/>
          <w:szCs w:val="24"/>
        </w:rPr>
        <w:t>(Jogjakarta: Panta Rhei Books, 2016)</w:t>
      </w:r>
    </w:p>
    <w:p w:rsidR="001E694F" w:rsidRPr="00560753" w:rsidRDefault="001E694F" w:rsidP="001E694F">
      <w:pPr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 w:rsidRPr="00560753">
        <w:rPr>
          <w:rFonts w:ascii="Times New Roman" w:hAnsi="Times New Roman" w:cs="Times New Roman"/>
          <w:sz w:val="24"/>
          <w:szCs w:val="24"/>
        </w:rPr>
        <w:t xml:space="preserve">-------, </w:t>
      </w:r>
      <w:r w:rsidRPr="00560753">
        <w:rPr>
          <w:rFonts w:ascii="Times New Roman" w:hAnsi="Times New Roman" w:cs="Times New Roman"/>
          <w:i/>
          <w:iCs/>
          <w:sz w:val="24"/>
          <w:szCs w:val="24"/>
        </w:rPr>
        <w:t xml:space="preserve">Optimalisasi Kepemimpinan dan Penyuluhan, </w:t>
      </w:r>
      <w:r w:rsidRPr="00560753">
        <w:rPr>
          <w:rFonts w:ascii="Times New Roman" w:hAnsi="Times New Roman" w:cs="Times New Roman"/>
          <w:sz w:val="24"/>
          <w:szCs w:val="24"/>
        </w:rPr>
        <w:t>(Jogjakarta: Panta Rhei Books, 20142016)</w:t>
      </w:r>
    </w:p>
    <w:p w:rsidR="001E694F" w:rsidRPr="00560753" w:rsidRDefault="001E694F" w:rsidP="001E694F">
      <w:pPr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 w:rsidRPr="00560753">
        <w:rPr>
          <w:rFonts w:ascii="Times New Roman" w:hAnsi="Times New Roman" w:cs="Times New Roman"/>
          <w:sz w:val="24"/>
          <w:szCs w:val="24"/>
        </w:rPr>
        <w:t xml:space="preserve">-------, </w:t>
      </w:r>
      <w:r w:rsidRPr="00560753">
        <w:rPr>
          <w:rFonts w:ascii="Times New Roman" w:hAnsi="Times New Roman" w:cs="Times New Roman"/>
          <w:i/>
          <w:iCs/>
          <w:sz w:val="24"/>
          <w:szCs w:val="24"/>
        </w:rPr>
        <w:t xml:space="preserve">Sosiologi Pembangunan, </w:t>
      </w:r>
      <w:r w:rsidRPr="00560753">
        <w:rPr>
          <w:rFonts w:ascii="Times New Roman" w:hAnsi="Times New Roman" w:cs="Times New Roman"/>
          <w:sz w:val="24"/>
          <w:szCs w:val="24"/>
        </w:rPr>
        <w:t>(Jogjakarta: Panta Rhei Books, 2014), cet. 1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Fiki Hari Nugraha, Agus Wahyudi Riana dan Maulana Irfan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>Partisipasi Masyarakat Dalam Program Desa Ternak Mandiri (DTM) Dompet Peduli Umat Daruut Tauhiid (DPUDT) Di Nesa Neglasari Kecamatan Majalaya Kabupaten Bandung</w:t>
      </w:r>
      <w:r w:rsidRPr="00560753">
        <w:rPr>
          <w:rFonts w:asciiTheme="majorBidi" w:hAnsiTheme="majorBidi" w:cstheme="majorBidi"/>
          <w:sz w:val="24"/>
          <w:szCs w:val="24"/>
        </w:rPr>
        <w:t>, (Share Social Work Jurnal, Volume: 5, Nomor: 1, tt)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Francis Fukuyama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 xml:space="preserve">Guncangan Besar: Kodrat Sosial dan Tata Sosial Baru, </w:t>
      </w:r>
      <w:r w:rsidRPr="00560753">
        <w:rPr>
          <w:rFonts w:asciiTheme="majorBidi" w:hAnsiTheme="majorBidi" w:cstheme="majorBidi"/>
          <w:sz w:val="24"/>
          <w:szCs w:val="24"/>
        </w:rPr>
        <w:t>(Jakarta: PT Gramedia Pustaka Utama, 2005)</w:t>
      </w:r>
    </w:p>
    <w:p w:rsidR="001E694F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Fredian Tonny Nasdian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>Op.cit</w:t>
      </w:r>
      <w:r w:rsidRPr="00560753">
        <w:rPr>
          <w:rFonts w:asciiTheme="majorBidi" w:hAnsiTheme="majorBidi" w:cstheme="majorBidi"/>
          <w:sz w:val="24"/>
          <w:szCs w:val="24"/>
        </w:rPr>
        <w:t xml:space="preserve">, h. 49-58. Lihat juga Zubaidi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 xml:space="preserve">Pengengbangan Masyarakat : Wacana dan Praktik, </w:t>
      </w:r>
      <w:r w:rsidRPr="00560753">
        <w:rPr>
          <w:rFonts w:asciiTheme="majorBidi" w:hAnsiTheme="majorBidi" w:cstheme="majorBidi"/>
          <w:sz w:val="24"/>
          <w:szCs w:val="24"/>
        </w:rPr>
        <w:t>(Jakarta : Prenandia Media Group)</w:t>
      </w:r>
    </w:p>
    <w:p w:rsidR="00002020" w:rsidRPr="00087D64" w:rsidRDefault="00002020" w:rsidP="00002020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2F6930">
        <w:rPr>
          <w:rFonts w:asciiTheme="majorBidi" w:hAnsiTheme="majorBidi" w:cstheme="majorBidi"/>
          <w:sz w:val="24"/>
          <w:szCs w:val="24"/>
        </w:rPr>
        <w:t xml:space="preserve">Gene Sharp, </w:t>
      </w:r>
      <w:r w:rsidRPr="002F6930">
        <w:rPr>
          <w:rFonts w:asciiTheme="majorBidi" w:hAnsiTheme="majorBidi" w:cstheme="majorBidi"/>
          <w:i/>
          <w:iCs/>
          <w:sz w:val="24"/>
          <w:szCs w:val="24"/>
        </w:rPr>
        <w:t xml:space="preserve">Menuju Demokrasi Tanpa Kekerasan, </w:t>
      </w:r>
      <w:r w:rsidRPr="002F6930">
        <w:rPr>
          <w:rFonts w:asciiTheme="majorBidi" w:hAnsiTheme="majorBidi" w:cstheme="majorBidi"/>
          <w:sz w:val="24"/>
          <w:szCs w:val="24"/>
        </w:rPr>
        <w:t>(Jakarta: PT Penebar Swadaya, 1997)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Gunawan Sumodiningrat dan Ari Wulandari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>Revolusi Mental; Pembentukan Karakter Bangsa Indonesia</w:t>
      </w:r>
      <w:r w:rsidRPr="00560753">
        <w:rPr>
          <w:rFonts w:asciiTheme="majorBidi" w:hAnsiTheme="majorBidi" w:cstheme="majorBidi"/>
          <w:sz w:val="24"/>
          <w:szCs w:val="24"/>
        </w:rPr>
        <w:t>, (Yogyakarta: Media Pressindo, 2015)</w:t>
      </w:r>
    </w:p>
    <w:p w:rsidR="001E694F" w:rsidRPr="00560753" w:rsidRDefault="0053335A" w:rsidP="001E694F">
      <w:pPr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-------</w:t>
      </w:r>
      <w:r w:rsidR="001E694F" w:rsidRPr="00560753">
        <w:rPr>
          <w:rFonts w:ascii="Times New Roman" w:hAnsi="Times New Roman" w:cs="Times New Roman"/>
          <w:sz w:val="24"/>
          <w:szCs w:val="24"/>
        </w:rPr>
        <w:t xml:space="preserve">, </w:t>
      </w:r>
      <w:r w:rsidR="001E694F" w:rsidRPr="00560753">
        <w:rPr>
          <w:rFonts w:ascii="Times New Roman" w:hAnsi="Times New Roman" w:cs="Times New Roman"/>
          <w:i/>
          <w:iCs/>
          <w:sz w:val="24"/>
          <w:szCs w:val="24"/>
        </w:rPr>
        <w:t xml:space="preserve">Membangun Indonesia dan Desa: Pemberdayaan Desa Sebagai </w:t>
      </w:r>
      <w:r w:rsidR="001E694F" w:rsidRPr="00560753">
        <w:rPr>
          <w:rFonts w:ascii="Times New Roman" w:hAnsi="Times New Roman" w:cs="Times New Roman"/>
          <w:sz w:val="24"/>
          <w:szCs w:val="24"/>
        </w:rPr>
        <w:t>Kunci</w:t>
      </w:r>
      <w:r w:rsidR="001E694F" w:rsidRPr="00560753">
        <w:rPr>
          <w:rFonts w:ascii="Times New Roman" w:hAnsi="Times New Roman" w:cs="Times New Roman"/>
          <w:i/>
          <w:iCs/>
          <w:sz w:val="24"/>
          <w:szCs w:val="24"/>
        </w:rPr>
        <w:t xml:space="preserve"> Kesuksesan Pengembangan Ekonomi untuk Meningkatkan Kesejahteraan Rakyat, </w:t>
      </w:r>
      <w:r w:rsidR="001E694F" w:rsidRPr="00560753">
        <w:rPr>
          <w:rFonts w:ascii="Times New Roman" w:hAnsi="Times New Roman" w:cs="Times New Roman"/>
          <w:sz w:val="24"/>
          <w:szCs w:val="24"/>
        </w:rPr>
        <w:t>(Yogyakarta&lt; Media Presindo, 2016), cet. 1</w:t>
      </w:r>
    </w:p>
    <w:p w:rsidR="001E694F" w:rsidRPr="00560753" w:rsidRDefault="001E694F" w:rsidP="001E694F">
      <w:pPr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 w:rsidRPr="00560753">
        <w:rPr>
          <w:rFonts w:ascii="Times New Roman" w:hAnsi="Times New Roman" w:cs="Times New Roman"/>
          <w:sz w:val="24"/>
          <w:szCs w:val="24"/>
        </w:rPr>
        <w:t xml:space="preserve">H. Abdullah, </w:t>
      </w:r>
      <w:r w:rsidRPr="00560753">
        <w:rPr>
          <w:rFonts w:ascii="Times New Roman" w:hAnsi="Times New Roman" w:cs="Times New Roman"/>
          <w:i/>
          <w:iCs/>
          <w:sz w:val="24"/>
          <w:szCs w:val="24"/>
        </w:rPr>
        <w:t xml:space="preserve">Ilmu Dakwah: Kajian Ontologi, Epistemologi, Aksiologi, dan Aplikasi Dakwah, </w:t>
      </w:r>
      <w:r w:rsidRPr="00560753">
        <w:rPr>
          <w:rFonts w:ascii="Times New Roman" w:hAnsi="Times New Roman" w:cs="Times New Roman"/>
          <w:sz w:val="24"/>
          <w:szCs w:val="24"/>
        </w:rPr>
        <w:t>(Bandung: Citapustaka Media, 2015)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H. Munawir Sjadjali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>Islam dan Tata Negara: Ajaran, Sejarah dan Pemikiran</w:t>
      </w:r>
      <w:r w:rsidRPr="00560753">
        <w:rPr>
          <w:rFonts w:asciiTheme="majorBidi" w:hAnsiTheme="majorBidi" w:cstheme="majorBidi"/>
          <w:sz w:val="24"/>
          <w:szCs w:val="24"/>
        </w:rPr>
        <w:t xml:space="preserve">, (Jakarta: UI Press, 1993), Edisi 5    </w:t>
      </w:r>
    </w:p>
    <w:p w:rsidR="001E694F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Hafid Abbas, dkk (editor)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>Ensiklopedi Pemikiran Yusril Ihza Mahendra: Buku Ketiga Islam, Negara, dan Keindonesiaan,</w:t>
      </w:r>
      <w:r w:rsidRPr="00560753">
        <w:rPr>
          <w:rFonts w:asciiTheme="majorBidi" w:hAnsiTheme="majorBidi" w:cstheme="majorBidi"/>
          <w:sz w:val="24"/>
          <w:szCs w:val="24"/>
        </w:rPr>
        <w:t xml:space="preserve"> (Jakarta: Pro Deleader, tt)</w:t>
      </w:r>
    </w:p>
    <w:p w:rsidR="00EF1184" w:rsidRPr="006C642D" w:rsidRDefault="00203EB8" w:rsidP="00EF1184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6C642D">
        <w:rPr>
          <w:rFonts w:asciiTheme="majorBidi" w:hAnsiTheme="majorBidi" w:cstheme="majorBidi"/>
          <w:sz w:val="24"/>
          <w:szCs w:val="24"/>
        </w:rPr>
        <w:fldChar w:fldCharType="begin" w:fldLock="1"/>
      </w:r>
      <w:r w:rsidR="00EF1184" w:rsidRPr="006C642D">
        <w:rPr>
          <w:rFonts w:asciiTheme="majorBidi" w:hAnsiTheme="majorBidi" w:cstheme="majorBidi"/>
          <w:sz w:val="24"/>
          <w:szCs w:val="24"/>
        </w:rPr>
        <w:instrText>ADDIN CSL_CITATION {"citationItems":[{"id":"ITEM-1","itemData":{"author":[{"dropping-particle":"","family":"Hafiz Ansyary A.Z","given":"","non-dropping-particle":"","parse-names":false,"suffix":""}],"id":"ITEM-1","issued":{"date-parts":[["2008"]]},"number-of-pages":"118","publisher":"Komisi Pemilihan Umum","publisher-place":"Jakarta","title":"No Title","type":"book"},"uris":["http://www.mendeley.com/documents/?uuid=705e3c88-74d5-4fe5-94fa-306d939f0951"]}],"mendeley":{"formattedCitation":"Hafiz Ansyary A.Z, &lt;i&gt;No Title&lt;/i&gt; (Jakarta: Komisi Pemilihan Umum, 2008).","manualFormatting":"Hafiz Ansyary A.Z, Undang-Undang Republik Indonesia No. 2 Tahun 2008 tentang Partai Politik (Jakarta: Komisi Pemilihan Umum, 2008).","plainTextFormattedCitation":"Hafiz Ansyary A.Z, No Title (Jakarta: Komisi Pemilihan Umum, 2008).","previouslyFormattedCitation":"Hafiz Ansyary A.Z, &lt;i&gt;No Title&lt;/i&gt; (Jakarta: Komisi Pemilihan Umum, 2008)."},"properties":{"noteIndex":22},"schema":"https://github.com/citation-style-language/schema/raw/master/csl-citation.json"}</w:instrText>
      </w:r>
      <w:r w:rsidRPr="006C642D">
        <w:rPr>
          <w:rFonts w:asciiTheme="majorBidi" w:hAnsiTheme="majorBidi" w:cstheme="majorBidi"/>
          <w:sz w:val="24"/>
          <w:szCs w:val="24"/>
        </w:rPr>
        <w:fldChar w:fldCharType="separate"/>
      </w:r>
      <w:r w:rsidR="00EF1184" w:rsidRPr="006C642D">
        <w:rPr>
          <w:rFonts w:asciiTheme="majorBidi" w:hAnsiTheme="majorBidi" w:cstheme="majorBidi"/>
          <w:noProof/>
          <w:sz w:val="24"/>
          <w:szCs w:val="24"/>
        </w:rPr>
        <w:t>Hafiz Ansyary A.Z, Undang-Undang Republik Indonesia No. 2 Tahun 2008 tentang Partai Politik (Jakarta: Komisi Pemilihan Umum, 2008).</w:t>
      </w:r>
      <w:r w:rsidRPr="006C642D">
        <w:rPr>
          <w:rFonts w:asciiTheme="majorBidi" w:hAnsiTheme="majorBidi" w:cstheme="majorBidi"/>
          <w:sz w:val="24"/>
          <w:szCs w:val="24"/>
        </w:rPr>
        <w:fldChar w:fldCharType="end"/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>Hanif Thohari, Muhammad. Perilaku Politik Santri pada Pemilu Legislatif 2014. Paradigma, 2015, 3.1.</w:t>
      </w:r>
    </w:p>
    <w:p w:rsidR="001E694F" w:rsidRPr="00560753" w:rsidRDefault="001E694F" w:rsidP="001E694F">
      <w:pPr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 w:rsidRPr="00560753">
        <w:rPr>
          <w:rFonts w:ascii="Times New Roman" w:hAnsi="Times New Roman" w:cs="Times New Roman"/>
          <w:sz w:val="24"/>
          <w:szCs w:val="24"/>
        </w:rPr>
        <w:lastRenderedPageBreak/>
        <w:t xml:space="preserve">Hendra Nurthahjo, </w:t>
      </w:r>
      <w:r w:rsidRPr="00560753">
        <w:rPr>
          <w:rFonts w:ascii="Times New Roman" w:hAnsi="Times New Roman" w:cs="Times New Roman"/>
          <w:i/>
          <w:iCs/>
          <w:sz w:val="24"/>
          <w:szCs w:val="24"/>
        </w:rPr>
        <w:t xml:space="preserve">Filsafat Demokrasi, </w:t>
      </w:r>
      <w:r w:rsidRPr="00560753">
        <w:rPr>
          <w:rFonts w:ascii="Times New Roman" w:hAnsi="Times New Roman" w:cs="Times New Roman"/>
          <w:sz w:val="24"/>
          <w:szCs w:val="24"/>
        </w:rPr>
        <w:t>(Jakarta: PT. Bumi Aksara, 2018), cet. 2</w:t>
      </w:r>
    </w:p>
    <w:p w:rsidR="00D17D9F" w:rsidRPr="001277BD" w:rsidRDefault="00203EB8" w:rsidP="001277BD">
      <w:pPr>
        <w:ind w:left="709" w:hanging="709"/>
        <w:rPr>
          <w:rFonts w:asciiTheme="majorBidi" w:hAnsiTheme="majorBidi" w:cstheme="majorBidi"/>
          <w:sz w:val="24"/>
          <w:szCs w:val="24"/>
        </w:rPr>
      </w:pPr>
      <w:hyperlink r:id="rId6" w:history="1">
        <w:r w:rsidR="00D17D9F" w:rsidRPr="001277BD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</w:rPr>
          <w:t>https://bola.tempo.co/read/430435/indonesia-mini-di-bumi-lancang-kuning/full&amp; view=ok</w:t>
        </w:r>
      </w:hyperlink>
      <w:r w:rsidR="00D17D9F" w:rsidRPr="001277BD">
        <w:rPr>
          <w:rFonts w:asciiTheme="majorBidi" w:hAnsiTheme="majorBidi" w:cstheme="majorBidi"/>
          <w:sz w:val="24"/>
          <w:szCs w:val="24"/>
        </w:rPr>
        <w:t xml:space="preserve"> diakses pada tanggal 31 Desember 2019 jam 10.26</w:t>
      </w:r>
    </w:p>
    <w:p w:rsidR="00955829" w:rsidRDefault="00203EB8" w:rsidP="00955829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hyperlink r:id="rId7" w:history="1">
        <w:r w:rsidR="001E694F" w:rsidRPr="00560753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</w:rPr>
          <w:t>https://yuhendrablog.wordpress.com/2008/07/09/daftar-nama-partai-politik-parpol-peserta-pemilu-2009-indonesia/</w:t>
        </w:r>
      </w:hyperlink>
      <w:r w:rsidR="001E694F" w:rsidRPr="00560753">
        <w:rPr>
          <w:rFonts w:asciiTheme="majorBidi" w:hAnsiTheme="majorBidi" w:cstheme="majorBidi"/>
          <w:sz w:val="24"/>
          <w:szCs w:val="24"/>
        </w:rPr>
        <w:t>dikases pada tanggal 21 Juni 2018 pada jam 11.03 wib</w:t>
      </w:r>
    </w:p>
    <w:p w:rsidR="00955829" w:rsidRPr="001277BD" w:rsidRDefault="00203EB8" w:rsidP="001277BD">
      <w:pPr>
        <w:ind w:left="709" w:hanging="709"/>
        <w:rPr>
          <w:rFonts w:asciiTheme="majorBidi" w:hAnsiTheme="majorBidi" w:cstheme="majorBidi"/>
          <w:sz w:val="24"/>
          <w:szCs w:val="24"/>
        </w:rPr>
      </w:pPr>
      <w:hyperlink r:id="rId8" w:history="1">
        <w:r w:rsidR="00955829" w:rsidRPr="001277BD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</w:rPr>
          <w:t>https://riau.bps.go.id/dynamictable/2018/01/25/46/jumlah-penduduk-miskin-provinsi-riau-2010-2018.html</w:t>
        </w:r>
      </w:hyperlink>
      <w:r w:rsidR="00955829" w:rsidRPr="001277BD">
        <w:rPr>
          <w:rFonts w:asciiTheme="majorBidi" w:hAnsiTheme="majorBidi" w:cstheme="majorBidi"/>
          <w:sz w:val="24"/>
          <w:szCs w:val="24"/>
        </w:rPr>
        <w:t xml:space="preserve"> diakses pada tanggal 30 jam 17.12 </w:t>
      </w:r>
    </w:p>
    <w:p w:rsidR="00955829" w:rsidRPr="001277BD" w:rsidRDefault="00203EB8" w:rsidP="001277BD">
      <w:pPr>
        <w:ind w:left="709" w:hanging="709"/>
        <w:rPr>
          <w:rFonts w:asciiTheme="majorBidi" w:hAnsiTheme="majorBidi" w:cstheme="majorBidi"/>
          <w:sz w:val="24"/>
          <w:szCs w:val="24"/>
        </w:rPr>
      </w:pPr>
      <w:hyperlink r:id="rId9" w:history="1">
        <w:r w:rsidR="00955829" w:rsidRPr="001277BD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</w:rPr>
          <w:t>https://riau.bps.go.id/statictable/2015/03/24/121/jumlah-pemeluk-agama-menurut-kabupaten-kota-dan-jenis-2013.html</w:t>
        </w:r>
      </w:hyperlink>
      <w:r w:rsidR="00955829" w:rsidRPr="001277BD">
        <w:rPr>
          <w:rFonts w:asciiTheme="majorBidi" w:hAnsiTheme="majorBidi" w:cstheme="majorBidi"/>
          <w:sz w:val="24"/>
          <w:szCs w:val="24"/>
        </w:rPr>
        <w:t xml:space="preserve"> diakses pada tanggal 30 Desember 2019 jam 17.10 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I.B. Irawan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>Teori-Teori Sosial Dalam Tiga Paradigma: Fakta Sosial, Difinisi Sosial, dan Perilaku Sosial,</w:t>
      </w:r>
      <w:r w:rsidRPr="00560753">
        <w:rPr>
          <w:rFonts w:asciiTheme="majorBidi" w:hAnsiTheme="majorBidi" w:cstheme="majorBidi"/>
          <w:sz w:val="24"/>
          <w:szCs w:val="24"/>
        </w:rPr>
        <w:t xml:space="preserve"> (Jakarta: Kencana Prenada Media Group, 2012)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Imam Santosa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 xml:space="preserve">Pengembangan Masyarakat Berbasis Sumberdaya Lokal, </w:t>
      </w:r>
      <w:r w:rsidRPr="00560753">
        <w:rPr>
          <w:rFonts w:asciiTheme="majorBidi" w:hAnsiTheme="majorBidi" w:cstheme="majorBidi"/>
          <w:sz w:val="24"/>
          <w:szCs w:val="24"/>
        </w:rPr>
        <w:t>(Yogyakarta: Pustaka Pelajar, 2014)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Inu Kecana Syafi’ri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 xml:space="preserve">Etika Politik, </w:t>
      </w:r>
      <w:r w:rsidRPr="00560753">
        <w:rPr>
          <w:rFonts w:asciiTheme="majorBidi" w:hAnsiTheme="majorBidi" w:cstheme="majorBidi"/>
          <w:sz w:val="24"/>
          <w:szCs w:val="24"/>
        </w:rPr>
        <w:t>(Bandung: Pustaka Reka Cipta, 2012)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="Times New Roman" w:hAnsi="Times New Roman" w:cs="Times New Roman"/>
          <w:sz w:val="24"/>
          <w:szCs w:val="24"/>
        </w:rPr>
        <w:t xml:space="preserve">Iqbal Hasan, </w:t>
      </w:r>
      <w:r w:rsidRPr="00560753">
        <w:rPr>
          <w:rFonts w:ascii="Times New Roman" w:hAnsi="Times New Roman" w:cs="Times New Roman"/>
          <w:i/>
          <w:iCs/>
          <w:sz w:val="24"/>
          <w:szCs w:val="24"/>
        </w:rPr>
        <w:t xml:space="preserve">Metodologi Penelitian dan Aplikasinya </w:t>
      </w:r>
      <w:r w:rsidRPr="00560753">
        <w:rPr>
          <w:rFonts w:ascii="Times New Roman" w:hAnsi="Times New Roman" w:cs="Times New Roman"/>
          <w:sz w:val="24"/>
          <w:szCs w:val="24"/>
        </w:rPr>
        <w:t>Jakarta : Ghaalia Indonesia, 2002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Irwan Abdullah, Ibnu Mujib, dan M. Iqbal Ahnaf (editor)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 xml:space="preserve">Agama dan Kearifan Lokal dan Tantangan Global, </w:t>
      </w:r>
      <w:r w:rsidRPr="00560753">
        <w:rPr>
          <w:rFonts w:asciiTheme="majorBidi" w:hAnsiTheme="majorBidi" w:cstheme="majorBidi"/>
          <w:sz w:val="24"/>
          <w:szCs w:val="24"/>
        </w:rPr>
        <w:t xml:space="preserve">(Yogyakarta: Sekolah Pascasarjana UGM </w:t>
      </w:r>
      <w:r w:rsidRPr="00560753">
        <w:rPr>
          <w:rFonts w:ascii="Times New Roman" w:hAnsi="Times New Roman" w:cs="Times New Roman"/>
          <w:sz w:val="24"/>
          <w:szCs w:val="24"/>
        </w:rPr>
        <w:t>bekerjasama</w:t>
      </w:r>
      <w:r w:rsidRPr="00560753">
        <w:rPr>
          <w:rFonts w:asciiTheme="majorBidi" w:hAnsiTheme="majorBidi" w:cstheme="majorBidi"/>
          <w:sz w:val="24"/>
          <w:szCs w:val="24"/>
        </w:rPr>
        <w:t xml:space="preserve"> dengan Pustaka Pelajar, 2008), cet. 1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Isa Anshary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>MujahidDakwah</w:t>
      </w:r>
      <w:r w:rsidRPr="00560753">
        <w:rPr>
          <w:rFonts w:asciiTheme="majorBidi" w:hAnsiTheme="majorBidi" w:cstheme="majorBidi"/>
          <w:sz w:val="24"/>
          <w:szCs w:val="24"/>
        </w:rPr>
        <w:t>, (Bandung: Diponegoro, 1995), cet. 5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James Midgley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 xml:space="preserve">Pembangunan  Sosial: Perspektif Pembangunan dalam </w:t>
      </w:r>
      <w:r w:rsidRPr="00560753">
        <w:rPr>
          <w:rFonts w:ascii="Times New Roman" w:hAnsi="Times New Roman" w:cs="Times New Roman"/>
          <w:sz w:val="24"/>
          <w:szCs w:val="24"/>
        </w:rPr>
        <w:t>Kesejahteraan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 xml:space="preserve"> Sosial,</w:t>
      </w:r>
      <w:r w:rsidRPr="00560753">
        <w:rPr>
          <w:rFonts w:asciiTheme="majorBidi" w:hAnsiTheme="majorBidi" w:cstheme="majorBidi"/>
          <w:sz w:val="24"/>
          <w:szCs w:val="24"/>
        </w:rPr>
        <w:t xml:space="preserve"> Alih Bahasa oleh Dorita Setiawan dan Sirojudin Abbas, Judul Asli, Social Development: The Developmental Perspective in Social Walfafer, (Jakarta: Direktorat Perguruan Tinggi Agama Islam (Ditperta Islam) Depag RI, 2005)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Janet Newman and John Clarke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>Publics, Politics, &amp; Power: Remaking the Publics in Public Services,</w:t>
      </w:r>
      <w:r w:rsidRPr="00560753">
        <w:rPr>
          <w:rFonts w:asciiTheme="majorBidi" w:hAnsiTheme="majorBidi" w:cstheme="majorBidi"/>
          <w:sz w:val="24"/>
          <w:szCs w:val="24"/>
        </w:rPr>
        <w:t xml:space="preserve"> (Singapore: Sage Publication Asia-Pasific Pte. Ltd., 2010)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lastRenderedPageBreak/>
        <w:t xml:space="preserve">Jim Ife dan Frank Tesoriero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>Community Development: Alternatif Pengembangan Masyarakat di Era Globalisasi</w:t>
      </w:r>
      <w:r w:rsidRPr="00560753">
        <w:rPr>
          <w:rFonts w:asciiTheme="majorBidi" w:hAnsiTheme="majorBidi" w:cstheme="majorBidi"/>
          <w:sz w:val="24"/>
          <w:szCs w:val="24"/>
        </w:rPr>
        <w:t xml:space="preserve">, (Yogyakarta: Pustaka Pelajar, 2014), cet. ke 2, 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Jimly Asshiddiqie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 xml:space="preserve">Pengantar Ilmu Hukum Tata Negara, </w:t>
      </w:r>
      <w:r w:rsidRPr="00560753">
        <w:rPr>
          <w:rFonts w:asciiTheme="majorBidi" w:hAnsiTheme="majorBidi" w:cstheme="majorBidi"/>
          <w:sz w:val="24"/>
          <w:szCs w:val="24"/>
        </w:rPr>
        <w:t>(Radja Grafindo Persada: Jakarta, 2011), cet. ke 3</w:t>
      </w:r>
    </w:p>
    <w:p w:rsidR="001E694F" w:rsidRPr="00560753" w:rsidRDefault="001E694F" w:rsidP="001E694F">
      <w:pPr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>Kacoeng</w:t>
      </w:r>
      <w:r w:rsidRPr="00560753">
        <w:rPr>
          <w:rFonts w:ascii="Times New Roman" w:hAnsi="Times New Roman" w:cs="Times New Roman"/>
          <w:sz w:val="24"/>
          <w:szCs w:val="24"/>
        </w:rPr>
        <w:t xml:space="preserve"> Marijan, </w:t>
      </w:r>
      <w:r w:rsidRPr="00560753">
        <w:rPr>
          <w:rFonts w:ascii="Times New Roman" w:hAnsi="Times New Roman" w:cs="Times New Roman"/>
          <w:i/>
          <w:iCs/>
          <w:sz w:val="24"/>
          <w:szCs w:val="24"/>
        </w:rPr>
        <w:t xml:space="preserve">Sistem Politik Indonesia: Konsolidasi Demokrasi Pasca-Orde Baru, </w:t>
      </w:r>
      <w:r w:rsidRPr="00560753">
        <w:rPr>
          <w:rFonts w:ascii="Times New Roman" w:hAnsi="Times New Roman" w:cs="Times New Roman"/>
          <w:sz w:val="24"/>
          <w:szCs w:val="24"/>
        </w:rPr>
        <w:t>(Jakarta: Prenada Media Group, 2010), cet. 1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Koentjaraningrat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>Pengantar Ilmu Antropologi</w:t>
      </w:r>
      <w:r w:rsidRPr="00560753">
        <w:rPr>
          <w:rFonts w:asciiTheme="majorBidi" w:hAnsiTheme="majorBidi" w:cstheme="majorBidi"/>
          <w:sz w:val="24"/>
          <w:szCs w:val="24"/>
        </w:rPr>
        <w:t>¸ (Jakarta: Rineka Cipta, 2015), h. 108).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="Times New Roman" w:hAnsi="Times New Roman" w:cs="Times New Roman"/>
          <w:i/>
          <w:iCs/>
          <w:sz w:val="24"/>
          <w:szCs w:val="24"/>
        </w:rPr>
        <w:t>Koestoer</w:t>
      </w:r>
      <w:r w:rsidRPr="00560753">
        <w:rPr>
          <w:rFonts w:ascii="Times New Roman" w:hAnsi="Times New Roman" w:cs="Times New Roman"/>
          <w:sz w:val="24"/>
          <w:szCs w:val="24"/>
        </w:rPr>
        <w:t xml:space="preserve"> Partowisastro, </w:t>
      </w:r>
      <w:r w:rsidRPr="00560753">
        <w:rPr>
          <w:rFonts w:ascii="Times New Roman" w:hAnsi="Times New Roman" w:cs="Times New Roman"/>
          <w:i/>
          <w:iCs/>
          <w:sz w:val="24"/>
          <w:szCs w:val="24"/>
        </w:rPr>
        <w:t>Dinamika Psikologi Sosial</w:t>
      </w:r>
      <w:r w:rsidRPr="00560753">
        <w:rPr>
          <w:rFonts w:ascii="Times New Roman" w:hAnsi="Times New Roman" w:cs="Times New Roman"/>
          <w:sz w:val="24"/>
          <w:szCs w:val="24"/>
        </w:rPr>
        <w:t>, Jakarta: Erlangga, 1983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Lexy </w:t>
      </w:r>
      <w:r w:rsidRPr="00560753">
        <w:rPr>
          <w:rFonts w:ascii="Times New Roman" w:hAnsi="Times New Roman" w:cs="Times New Roman"/>
          <w:i/>
          <w:iCs/>
          <w:sz w:val="24"/>
          <w:szCs w:val="24"/>
        </w:rPr>
        <w:t>Moleong</w:t>
      </w:r>
      <w:r w:rsidRPr="00560753">
        <w:rPr>
          <w:rFonts w:asciiTheme="majorBidi" w:hAnsiTheme="majorBidi" w:cstheme="majorBidi"/>
          <w:sz w:val="24"/>
          <w:szCs w:val="24"/>
        </w:rPr>
        <w:t xml:space="preserve">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 xml:space="preserve">Metodologi Penelitian Kualitatif </w:t>
      </w:r>
      <w:r w:rsidRPr="00560753">
        <w:rPr>
          <w:rFonts w:asciiTheme="majorBidi" w:hAnsiTheme="majorBidi" w:cstheme="majorBidi"/>
          <w:sz w:val="24"/>
          <w:szCs w:val="24"/>
        </w:rPr>
        <w:t>(Bandung: Remaja Rosda Karya, 2005)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Lili Romli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>Reformasi</w:t>
      </w:r>
      <w:r w:rsidRPr="00560753">
        <w:rPr>
          <w:rFonts w:asciiTheme="majorBidi" w:hAnsiTheme="majorBidi" w:cstheme="majorBidi"/>
          <w:i/>
          <w:iCs/>
          <w:sz w:val="24"/>
          <w:szCs w:val="24"/>
          <w:lang w:eastAsia="id-ID"/>
        </w:rPr>
        <w:t xml:space="preserve"> Partai Politik Dan Sistem Kepartaian Di Indonesia, </w:t>
      </w:r>
      <w:r w:rsidRPr="00560753">
        <w:rPr>
          <w:rFonts w:asciiTheme="majorBidi" w:hAnsiTheme="majorBidi" w:cstheme="majorBidi"/>
          <w:sz w:val="24"/>
          <w:szCs w:val="24"/>
          <w:lang w:eastAsia="id-ID"/>
        </w:rPr>
        <w:t>(Journal Political</w:t>
      </w:r>
      <w:r w:rsidRPr="00560753">
        <w:rPr>
          <w:rFonts w:asciiTheme="majorBidi" w:hAnsiTheme="majorBidi" w:cstheme="majorBidi"/>
          <w:sz w:val="24"/>
          <w:szCs w:val="24"/>
        </w:rPr>
        <w:t>, Dinamika Masalah politik dalam Negeri dan Hubungan Internasional, 2011)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M. Dawam Raharjo, (Editor)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>Model Pembangunan Qaryah Thayyibah: Suatu Pendekatan Pemerataan Pembngunan,</w:t>
      </w:r>
      <w:r w:rsidRPr="00560753">
        <w:rPr>
          <w:rFonts w:asciiTheme="majorBidi" w:hAnsiTheme="majorBidi" w:cstheme="majorBidi"/>
          <w:sz w:val="24"/>
          <w:szCs w:val="24"/>
        </w:rPr>
        <w:t xml:space="preserve"> (Jakarta: PT Intermasa, 1997), Cet. 1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M. Sidi Ritaudin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>Rekronstruksi Politik Egalitarianisme Bangsa Perspektif Model Negara Madinah, dalam Kalam</w:t>
      </w:r>
      <w:r w:rsidRPr="00560753">
        <w:rPr>
          <w:rFonts w:asciiTheme="majorBidi" w:hAnsiTheme="majorBidi" w:cstheme="majorBidi"/>
          <w:sz w:val="24"/>
          <w:szCs w:val="24"/>
        </w:rPr>
        <w:t>: Jurnal Studi Agama dan Pemikiran Islam (Lampung: Fakultas Ushuuddin IAIN Raden Intan Lampung, 2012)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="Times New Roman" w:hAnsi="Times New Roman" w:cs="Times New Roman"/>
          <w:sz w:val="24"/>
          <w:szCs w:val="24"/>
        </w:rPr>
        <w:t xml:space="preserve">Mahfudz Shaalahuddin, dkk. </w:t>
      </w:r>
      <w:r w:rsidRPr="00560753">
        <w:rPr>
          <w:rFonts w:ascii="Times New Roman" w:hAnsi="Times New Roman" w:cs="Times New Roman"/>
          <w:i/>
          <w:iCs/>
          <w:sz w:val="24"/>
          <w:szCs w:val="24"/>
        </w:rPr>
        <w:t xml:space="preserve">Metodologi Pendidikan Agama, </w:t>
      </w:r>
      <w:r w:rsidRPr="00560753">
        <w:rPr>
          <w:rFonts w:ascii="Times New Roman" w:hAnsi="Times New Roman" w:cs="Times New Roman"/>
          <w:sz w:val="24"/>
          <w:szCs w:val="24"/>
        </w:rPr>
        <w:t>(Surabaya : PT Bina Ilmu, 1987)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="Times New Roman" w:hAnsi="Times New Roman" w:cs="Times New Roman"/>
          <w:sz w:val="24"/>
          <w:szCs w:val="24"/>
        </w:rPr>
        <w:t xml:space="preserve">Miles, </w:t>
      </w:r>
      <w:r w:rsidRPr="00560753">
        <w:rPr>
          <w:rFonts w:ascii="Times New Roman" w:hAnsi="Times New Roman" w:cs="Times New Roman"/>
          <w:i/>
          <w:iCs/>
          <w:sz w:val="24"/>
          <w:szCs w:val="24"/>
        </w:rPr>
        <w:t>Matthew</w:t>
      </w:r>
      <w:r w:rsidRPr="00560753">
        <w:rPr>
          <w:rFonts w:ascii="Times New Roman" w:hAnsi="Times New Roman" w:cs="Times New Roman"/>
          <w:sz w:val="24"/>
          <w:szCs w:val="24"/>
        </w:rPr>
        <w:t xml:space="preserve"> B. dan Michael Huberman, </w:t>
      </w:r>
      <w:r w:rsidRPr="00560753">
        <w:rPr>
          <w:rFonts w:ascii="Times New Roman" w:hAnsi="Times New Roman" w:cs="Times New Roman"/>
          <w:i/>
          <w:iCs/>
          <w:sz w:val="24"/>
          <w:szCs w:val="24"/>
        </w:rPr>
        <w:t xml:space="preserve">Analisis Data Kualitatif. </w:t>
      </w:r>
      <w:r w:rsidRPr="00560753">
        <w:rPr>
          <w:rFonts w:ascii="Times New Roman" w:hAnsi="Times New Roman" w:cs="Times New Roman"/>
          <w:sz w:val="24"/>
          <w:szCs w:val="24"/>
        </w:rPr>
        <w:t>Terjemahan: Tjejep RR Jakarta: UI Press, 1992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Miriam Budiardjo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>Dasar-Dasar Ilmu Politik</w:t>
      </w:r>
      <w:r w:rsidRPr="00560753">
        <w:rPr>
          <w:rFonts w:asciiTheme="majorBidi" w:hAnsiTheme="majorBidi" w:cstheme="majorBidi"/>
          <w:sz w:val="24"/>
          <w:szCs w:val="24"/>
        </w:rPr>
        <w:t xml:space="preserve"> (Jakarta: Gramedia Pustaka Utama, 2017), cet. 3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Moh. Ali Aziz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 xml:space="preserve">Ilmu Dakwah, </w:t>
      </w:r>
      <w:r w:rsidRPr="00560753">
        <w:rPr>
          <w:rFonts w:asciiTheme="majorBidi" w:hAnsiTheme="majorBidi" w:cstheme="majorBidi"/>
          <w:sz w:val="24"/>
          <w:szCs w:val="24"/>
        </w:rPr>
        <w:t>(Jakarta: Prenadamedia Group, 2016)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Moh. Ali Aziz, Rr. Suhartini, dan A. Halim (editor)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>Dakwah Pemberdayaan Masyarakat: Paradigma Aksi Metodologi,</w:t>
      </w:r>
      <w:r w:rsidRPr="00560753">
        <w:rPr>
          <w:rFonts w:asciiTheme="majorBidi" w:hAnsiTheme="majorBidi" w:cstheme="majorBidi"/>
          <w:sz w:val="24"/>
          <w:szCs w:val="24"/>
        </w:rPr>
        <w:t xml:space="preserve"> (Yogyakarta: PT. LKIS Pelangi Aksara, 2009), cet. 2</w:t>
      </w:r>
    </w:p>
    <w:p w:rsidR="001E694F" w:rsidRPr="00560753" w:rsidRDefault="001E694F" w:rsidP="001E694F">
      <w:pPr>
        <w:ind w:left="709" w:hanging="709"/>
        <w:jc w:val="both"/>
        <w:rPr>
          <w:rFonts w:asciiTheme="majorBidi" w:eastAsia="Times New Roman" w:hAnsiTheme="majorBidi" w:cstheme="majorBidi"/>
          <w:sz w:val="24"/>
          <w:szCs w:val="24"/>
          <w:lang w:eastAsia="id-ID"/>
        </w:rPr>
      </w:pPr>
      <w:r w:rsidRPr="00560753">
        <w:rPr>
          <w:rFonts w:asciiTheme="majorBidi" w:eastAsia="Times New Roman" w:hAnsiTheme="majorBidi" w:cstheme="majorBidi"/>
          <w:sz w:val="24"/>
          <w:szCs w:val="24"/>
          <w:lang w:eastAsia="id-ID"/>
        </w:rPr>
        <w:lastRenderedPageBreak/>
        <w:t xml:space="preserve">Mohtar Mas’oed dan Colin Mac Andrews, </w:t>
      </w:r>
      <w:r w:rsidRPr="00560753">
        <w:rPr>
          <w:rFonts w:asciiTheme="majorBidi" w:eastAsia="Times New Roman" w:hAnsiTheme="majorBidi" w:cstheme="majorBidi"/>
          <w:i/>
          <w:iCs/>
          <w:sz w:val="24"/>
          <w:szCs w:val="24"/>
          <w:lang w:eastAsia="id-ID"/>
        </w:rPr>
        <w:t>Pebandingan Sistem Politik</w:t>
      </w:r>
      <w:r w:rsidRPr="00560753">
        <w:rPr>
          <w:rFonts w:asciiTheme="majorBidi" w:eastAsia="Times New Roman" w:hAnsiTheme="majorBidi" w:cstheme="majorBidi"/>
          <w:sz w:val="24"/>
          <w:szCs w:val="24"/>
          <w:lang w:eastAsia="id-ID"/>
        </w:rPr>
        <w:t>, (Yogyakarta: Gadjah Mada University Press, 2011), Cet. ke 19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Montgomery Watt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>Fundamnetalime Islam dan Moder- nitas</w:t>
      </w:r>
      <w:r w:rsidRPr="00560753">
        <w:rPr>
          <w:rFonts w:asciiTheme="majorBidi" w:hAnsiTheme="majorBidi" w:cstheme="majorBidi"/>
          <w:sz w:val="24"/>
          <w:szCs w:val="24"/>
        </w:rPr>
        <w:t>, (Jakarta: PT RajaGrafido Per- sada, 1997)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>Mukhlis Aliyudin,Pengembangan Masyarakat Islam Dalam Sistem Dakwah Islamiyah, (Jurnal Ilmu Dakwah Vol. 4 No. 14 Juli-Desember 2009)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Muliansyah A. Ways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 xml:space="preserve">Political: Ilmu Politik, Demokrasi, Partai Politik dan Welfare State, </w:t>
      </w:r>
      <w:r w:rsidRPr="00560753">
        <w:rPr>
          <w:rFonts w:asciiTheme="majorBidi" w:hAnsiTheme="majorBidi" w:cstheme="majorBidi"/>
          <w:sz w:val="24"/>
          <w:szCs w:val="24"/>
        </w:rPr>
        <w:t>(Yogyakarta: Buku Litera, 2015)cet. 1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Nanih Machendrawaty dan Agus Ahmad Safei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 xml:space="preserve">Pengembangan Masyaraka Islam: Dari Ideologi Strategi Sampai Tradisi, </w:t>
      </w:r>
      <w:r w:rsidRPr="00560753">
        <w:rPr>
          <w:rFonts w:asciiTheme="majorBidi" w:hAnsiTheme="majorBidi" w:cstheme="majorBidi"/>
          <w:sz w:val="24"/>
          <w:szCs w:val="24"/>
        </w:rPr>
        <w:t>(Bandung: Rosda Karya, 2001), cet. 1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Nashir, Haedar.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>Perilaku politik elit Muhammadiyah</w:t>
      </w:r>
      <w:r w:rsidRPr="00560753">
        <w:rPr>
          <w:rFonts w:asciiTheme="majorBidi" w:hAnsiTheme="majorBidi" w:cstheme="majorBidi"/>
          <w:sz w:val="24"/>
          <w:szCs w:val="24"/>
        </w:rPr>
        <w:t>. Tarawang, 2000.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Nizar Abazah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 xml:space="preserve">Sejarah Madinanh: Kisah Nabi Muhammad Menata Sendi-Sendi Agama, Politik, Ekonomi, Sosial, di Madinah Munawarah, </w:t>
      </w:r>
      <w:r w:rsidRPr="00560753">
        <w:rPr>
          <w:rFonts w:asciiTheme="majorBidi" w:hAnsiTheme="majorBidi" w:cstheme="majorBidi"/>
          <w:sz w:val="24"/>
          <w:szCs w:val="24"/>
        </w:rPr>
        <w:t>(Jakarta: Serambi Ilmu Semesta, 2017)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Noeng Muhadjir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 xml:space="preserve">Metodologi Penelitian Kualitatif, </w:t>
      </w:r>
      <w:r w:rsidRPr="00560753">
        <w:rPr>
          <w:rFonts w:asciiTheme="majorBidi" w:hAnsiTheme="majorBidi" w:cstheme="majorBidi"/>
          <w:sz w:val="24"/>
          <w:szCs w:val="24"/>
        </w:rPr>
        <w:t>(Yogjakarta: Rake Sarasin, 1990)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Noer, Deliar.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>Partai Islam di pentas nasional</w:t>
      </w:r>
      <w:r w:rsidRPr="00560753">
        <w:rPr>
          <w:rFonts w:asciiTheme="majorBidi" w:hAnsiTheme="majorBidi" w:cstheme="majorBidi"/>
          <w:sz w:val="24"/>
          <w:szCs w:val="24"/>
        </w:rPr>
        <w:t>, 1945-1965. Grafitipers, 1987.</w:t>
      </w:r>
    </w:p>
    <w:p w:rsidR="001E694F" w:rsidRPr="00560753" w:rsidRDefault="001E694F" w:rsidP="001E694F">
      <w:pPr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>Parsudi</w:t>
      </w:r>
      <w:r w:rsidRPr="00560753">
        <w:rPr>
          <w:rFonts w:ascii="Times New Roman" w:hAnsi="Times New Roman" w:cs="Times New Roman"/>
          <w:sz w:val="24"/>
          <w:szCs w:val="24"/>
        </w:rPr>
        <w:t xml:space="preserve"> Suparlan, </w:t>
      </w:r>
      <w:r w:rsidRPr="00560753">
        <w:rPr>
          <w:rFonts w:ascii="Times New Roman" w:hAnsi="Times New Roman" w:cs="Times New Roman"/>
          <w:i/>
          <w:iCs/>
          <w:sz w:val="24"/>
          <w:szCs w:val="24"/>
        </w:rPr>
        <w:t>Interaksi Antar Etnik di Beberapa Propinsi di Indonesia, Proyek Inventarisasi dan Pembinaan Nilai-Nilai Budaya Indonesia</w:t>
      </w:r>
      <w:r w:rsidRPr="00560753">
        <w:rPr>
          <w:rFonts w:ascii="Times New Roman" w:hAnsi="Times New Roman" w:cs="Times New Roman"/>
          <w:sz w:val="24"/>
          <w:szCs w:val="24"/>
        </w:rPr>
        <w:t>, 1989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>Permata, Ahmad Norma. Perda syariah Islam, rekayasa institusional dan masa depan demokrasi. dalam Jurnal Ijtihad, 2007, 7.1.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>Peter</w:t>
      </w:r>
      <w:r w:rsidRPr="00560753">
        <w:rPr>
          <w:rFonts w:ascii="Times New Roman" w:hAnsi="Times New Roman" w:cs="Times New Roman"/>
          <w:sz w:val="24"/>
          <w:szCs w:val="24"/>
        </w:rPr>
        <w:t xml:space="preserve"> Salim dan Yenay Salim, </w:t>
      </w:r>
      <w:r w:rsidRPr="00560753">
        <w:rPr>
          <w:rFonts w:ascii="Times New Roman" w:hAnsi="Times New Roman" w:cs="Times New Roman"/>
          <w:i/>
          <w:iCs/>
          <w:sz w:val="24"/>
          <w:szCs w:val="24"/>
        </w:rPr>
        <w:t>Kamus Bahasa Indonesia</w:t>
      </w:r>
      <w:r w:rsidRPr="00560753">
        <w:rPr>
          <w:rFonts w:ascii="Times New Roman" w:hAnsi="Times New Roman" w:cs="Times New Roman"/>
          <w:sz w:val="24"/>
          <w:szCs w:val="24"/>
        </w:rPr>
        <w:t>, (Jakarta: Modern English Press, , 2002),edisi 3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Pidato presiden Joko Widodo dalam rangka HUT RI di sidang paripurna DPR RI dan DPD RI di Jakrta pada tanggal 16 Agustus 2017 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Pimpinan MPR dan Tim Kerja Sosialisasi MPR Periode 2009-2014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>Empar Pilar Kehidupan Berbangsa dan Bernegara,</w:t>
      </w:r>
      <w:r w:rsidRPr="00560753">
        <w:rPr>
          <w:rFonts w:asciiTheme="majorBidi" w:hAnsiTheme="majorBidi" w:cstheme="majorBidi"/>
          <w:sz w:val="24"/>
          <w:szCs w:val="24"/>
        </w:rPr>
        <w:t xml:space="preserve"> (Jakarta: Sekretariat Jenderal MPR RI, 2013), cet. ke 3 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Poulo Freire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>Pendidikan Sebagai Proses</w:t>
      </w:r>
      <w:r w:rsidRPr="00560753">
        <w:rPr>
          <w:rFonts w:asciiTheme="majorBidi" w:hAnsiTheme="majorBidi" w:cstheme="majorBidi"/>
          <w:sz w:val="24"/>
          <w:szCs w:val="24"/>
        </w:rPr>
        <w:t xml:space="preserve">, (Yogyakarta: Pustaka Pelajar, 200)  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lastRenderedPageBreak/>
        <w:t>Pusat</w:t>
      </w:r>
      <w:r w:rsidRPr="00560753">
        <w:rPr>
          <w:rFonts w:ascii="Times New Roman" w:hAnsi="Times New Roman" w:cs="Times New Roman"/>
          <w:sz w:val="24"/>
          <w:szCs w:val="24"/>
        </w:rPr>
        <w:t xml:space="preserve"> Bahasa Departemen Pendidikan Nasional, </w:t>
      </w:r>
      <w:r w:rsidRPr="00560753">
        <w:rPr>
          <w:rFonts w:ascii="Times New Roman" w:hAnsi="Times New Roman" w:cs="Times New Roman"/>
          <w:i/>
          <w:sz w:val="24"/>
          <w:szCs w:val="24"/>
        </w:rPr>
        <w:t xml:space="preserve">Kamus Besar Bahasa Indonesia, </w:t>
      </w:r>
      <w:r w:rsidRPr="00560753">
        <w:rPr>
          <w:rFonts w:ascii="Times New Roman" w:hAnsi="Times New Roman" w:cs="Times New Roman"/>
          <w:iCs/>
          <w:sz w:val="24"/>
          <w:szCs w:val="24"/>
        </w:rPr>
        <w:t>(</w:t>
      </w:r>
      <w:r w:rsidRPr="00560753">
        <w:rPr>
          <w:rFonts w:ascii="Times New Roman" w:hAnsi="Times New Roman" w:cs="Times New Roman"/>
          <w:sz w:val="24"/>
          <w:szCs w:val="24"/>
        </w:rPr>
        <w:t>Jakarta:Balai Pustaka, ,2005),edidisi ke 3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Quraish Shihab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>Wawan Al-Qur’an: Tafsir Maudhu’i atas Pelbagai Persoalan Umat</w:t>
      </w:r>
      <w:r w:rsidRPr="00560753">
        <w:rPr>
          <w:rFonts w:asciiTheme="majorBidi" w:hAnsiTheme="majorBidi" w:cstheme="majorBidi"/>
          <w:sz w:val="24"/>
          <w:szCs w:val="24"/>
        </w:rPr>
        <w:t xml:space="preserve">¸ (Bandung: Mizan, 2000), cet. x. 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R. Wayne Pace dan Don F. Faules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 xml:space="preserve">Komunikasi Organisasi: Strategi Meningkatkan Kinerja Perusahaan, </w:t>
      </w:r>
      <w:r w:rsidRPr="00560753">
        <w:rPr>
          <w:rFonts w:asciiTheme="majorBidi" w:hAnsiTheme="majorBidi" w:cstheme="majorBidi"/>
          <w:sz w:val="24"/>
          <w:szCs w:val="24"/>
        </w:rPr>
        <w:t xml:space="preserve">( Bandung: Remaja Rosdakarya, 2001), Cet. ke 3  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Ramlan Surbakti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>Memahami Ilmu Politik</w:t>
      </w:r>
      <w:r w:rsidRPr="00560753">
        <w:rPr>
          <w:rFonts w:asciiTheme="majorBidi" w:hAnsiTheme="majorBidi" w:cstheme="majorBidi"/>
          <w:sz w:val="24"/>
          <w:szCs w:val="24"/>
        </w:rPr>
        <w:t>, (Jakarta: PT. Grasindo, 2010), Cet. 8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="Times New Roman" w:hAnsi="Times New Roman" w:cs="Times New Roman"/>
          <w:sz w:val="24"/>
          <w:szCs w:val="24"/>
        </w:rPr>
        <w:t xml:space="preserve">Salmadanis, </w:t>
      </w:r>
      <w:r w:rsidRPr="00560753">
        <w:rPr>
          <w:rFonts w:ascii="Times New Roman" w:hAnsi="Times New Roman" w:cs="Times New Roman"/>
          <w:i/>
          <w:sz w:val="24"/>
          <w:szCs w:val="24"/>
        </w:rPr>
        <w:t xml:space="preserve">Dakwah dalam perspektif al-Qur’an, </w:t>
      </w:r>
      <w:r w:rsidRPr="00560753">
        <w:rPr>
          <w:rFonts w:ascii="Times New Roman" w:hAnsi="Times New Roman" w:cs="Times New Roman"/>
          <w:iCs/>
          <w:sz w:val="24"/>
          <w:szCs w:val="24"/>
        </w:rPr>
        <w:t>(</w:t>
      </w:r>
      <w:r w:rsidRPr="00560753">
        <w:rPr>
          <w:rFonts w:ascii="Times New Roman" w:hAnsi="Times New Roman" w:cs="Times New Roman"/>
          <w:sz w:val="24"/>
          <w:szCs w:val="24"/>
        </w:rPr>
        <w:t xml:space="preserve">Jakarta: The Minangkabau Foundation, 2002), </w:t>
      </w:r>
    </w:p>
    <w:p w:rsidR="001E694F" w:rsidRPr="00560753" w:rsidRDefault="001E694F" w:rsidP="001E694F">
      <w:pPr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 w:rsidRPr="00560753">
        <w:rPr>
          <w:rFonts w:ascii="Times New Roman" w:hAnsi="Times New Roman" w:cs="Times New Roman"/>
          <w:sz w:val="24"/>
          <w:szCs w:val="24"/>
        </w:rPr>
        <w:t xml:space="preserve">Samsul Munir Amin, </w:t>
      </w:r>
      <w:r w:rsidRPr="00560753">
        <w:rPr>
          <w:rFonts w:ascii="Times New Roman" w:hAnsi="Times New Roman" w:cs="Times New Roman"/>
          <w:i/>
          <w:iCs/>
          <w:sz w:val="24"/>
          <w:szCs w:val="24"/>
        </w:rPr>
        <w:t xml:space="preserve">Ilmu Dakwah, </w:t>
      </w:r>
      <w:r w:rsidRPr="00560753">
        <w:rPr>
          <w:rFonts w:ascii="Times New Roman" w:hAnsi="Times New Roman" w:cs="Times New Roman"/>
          <w:sz w:val="24"/>
          <w:szCs w:val="24"/>
        </w:rPr>
        <w:t>(Jakarta: Amzah, 2013), cet. 2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Saidi, Anas.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 xml:space="preserve">Islam And Multiculturalism: Challenge To The Future Of Democracy In Indonesia. </w:t>
      </w:r>
      <w:r w:rsidRPr="00560753">
        <w:rPr>
          <w:rFonts w:asciiTheme="majorBidi" w:hAnsiTheme="majorBidi" w:cstheme="majorBidi"/>
          <w:sz w:val="24"/>
          <w:szCs w:val="24"/>
        </w:rPr>
        <w:t>Jurnal Masyarakat dan Budaya, 2012, 14.2: 235-252.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Sarlito Wirawan Sarwono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>Teori-Teori Psikologi Sosial,</w:t>
      </w:r>
      <w:r w:rsidRPr="00560753">
        <w:rPr>
          <w:rFonts w:asciiTheme="majorBidi" w:hAnsiTheme="majorBidi" w:cstheme="majorBidi"/>
          <w:sz w:val="24"/>
          <w:szCs w:val="24"/>
        </w:rPr>
        <w:t xml:space="preserve"> (Jakarta: Rajagrafindo Persada, 2006)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Shimogaki, Kazuo.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>Kiri Islam, Antara Modernisme dan Postmodernisme</w:t>
      </w:r>
      <w:r w:rsidRPr="00560753">
        <w:rPr>
          <w:rFonts w:asciiTheme="majorBidi" w:hAnsiTheme="majorBidi" w:cstheme="majorBidi"/>
          <w:sz w:val="24"/>
          <w:szCs w:val="24"/>
        </w:rPr>
        <w:t xml:space="preserve">;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>Telaah Kritis Pemikiran Hassan Hanafi</w:t>
      </w:r>
      <w:r w:rsidRPr="00560753">
        <w:rPr>
          <w:rFonts w:asciiTheme="majorBidi" w:hAnsiTheme="majorBidi" w:cstheme="majorBidi"/>
          <w:sz w:val="24"/>
          <w:szCs w:val="24"/>
        </w:rPr>
        <w:t>. LKIS PELANGI AKSARA, 2012.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Sirajuddin Zar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>Filsafat Islam: Filosof dan Filsafatnya</w:t>
      </w:r>
      <w:r w:rsidRPr="00560753">
        <w:rPr>
          <w:rFonts w:asciiTheme="majorBidi" w:hAnsiTheme="majorBidi" w:cstheme="majorBidi"/>
          <w:sz w:val="24"/>
          <w:szCs w:val="24"/>
        </w:rPr>
        <w:t xml:space="preserve">, (Jakarta: Rajawali Press, 2007.   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="Times New Roman" w:hAnsi="Times New Roman" w:cs="Times New Roman"/>
          <w:sz w:val="24"/>
          <w:szCs w:val="24"/>
        </w:rPr>
        <w:t xml:space="preserve">Soerjono Soekanto, </w:t>
      </w:r>
      <w:r w:rsidRPr="00560753">
        <w:rPr>
          <w:rFonts w:ascii="Times New Roman" w:hAnsi="Times New Roman" w:cs="Times New Roman"/>
          <w:i/>
          <w:iCs/>
          <w:sz w:val="24"/>
          <w:szCs w:val="24"/>
        </w:rPr>
        <w:t>Sosiologi Suatu Pengantar</w:t>
      </w:r>
      <w:r w:rsidRPr="00560753">
        <w:rPr>
          <w:rFonts w:ascii="Times New Roman" w:hAnsi="Times New Roman" w:cs="Times New Roman"/>
          <w:sz w:val="24"/>
          <w:szCs w:val="24"/>
        </w:rPr>
        <w:t>, (Jakarta: PT Raja Grafindo Persada, 2007)</w:t>
      </w:r>
    </w:p>
    <w:p w:rsidR="001E694F" w:rsidRPr="00560753" w:rsidRDefault="001E694F" w:rsidP="001E694F">
      <w:pPr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 w:rsidRPr="00560753">
        <w:rPr>
          <w:rFonts w:ascii="Times New Roman" w:hAnsi="Times New Roman" w:cs="Times New Roman"/>
          <w:sz w:val="24"/>
          <w:szCs w:val="24"/>
        </w:rPr>
        <w:t xml:space="preserve">Soetomo, </w:t>
      </w:r>
      <w:r w:rsidRPr="00560753">
        <w:rPr>
          <w:rFonts w:ascii="Times New Roman" w:hAnsi="Times New Roman" w:cs="Times New Roman"/>
          <w:i/>
          <w:iCs/>
          <w:sz w:val="24"/>
          <w:szCs w:val="24"/>
        </w:rPr>
        <w:t>Pembangunan Masyarakat: Merangkai Sebuah Kerangka</w:t>
      </w:r>
      <w:r w:rsidRPr="00560753">
        <w:rPr>
          <w:rFonts w:ascii="Times New Roman" w:hAnsi="Times New Roman" w:cs="Times New Roman"/>
          <w:sz w:val="24"/>
          <w:szCs w:val="24"/>
        </w:rPr>
        <w:t>, (Yogyakarta: Pustaka Pelajar, 2012), cet. 2</w:t>
      </w:r>
    </w:p>
    <w:p w:rsidR="001E694F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="Times New Roman" w:hAnsi="Times New Roman" w:cs="Times New Roman"/>
          <w:sz w:val="24"/>
          <w:szCs w:val="24"/>
        </w:rPr>
        <w:t>Sugiyono</w:t>
      </w:r>
      <w:r w:rsidRPr="00560753">
        <w:rPr>
          <w:rFonts w:asciiTheme="majorBidi" w:hAnsiTheme="majorBidi" w:cstheme="majorBidi"/>
          <w:sz w:val="24"/>
          <w:szCs w:val="24"/>
        </w:rPr>
        <w:t xml:space="preserve">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>Metode Penelitian Kuantitatif Kualitatif dan R &amp; D</w:t>
      </w:r>
      <w:r w:rsidRPr="00560753">
        <w:rPr>
          <w:rFonts w:asciiTheme="majorBidi" w:hAnsiTheme="majorBidi" w:cstheme="majorBidi"/>
          <w:sz w:val="24"/>
          <w:szCs w:val="24"/>
        </w:rPr>
        <w:t xml:space="preserve"> (Bandung: Alfabeta. 2014), cet. 20</w:t>
      </w:r>
    </w:p>
    <w:p w:rsidR="00AC18AD" w:rsidRPr="00AC18AD" w:rsidRDefault="00AC18AD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AC18AD">
        <w:rPr>
          <w:rFonts w:asciiTheme="majorBidi" w:hAnsiTheme="majorBidi" w:cstheme="majorBidi"/>
          <w:sz w:val="24"/>
          <w:szCs w:val="24"/>
        </w:rPr>
        <w:t xml:space="preserve">Sugiyono, </w:t>
      </w:r>
      <w:r w:rsidRPr="00AC18AD">
        <w:rPr>
          <w:rFonts w:asciiTheme="majorBidi" w:hAnsiTheme="majorBidi" w:cstheme="majorBidi"/>
          <w:i/>
          <w:iCs/>
          <w:sz w:val="24"/>
          <w:szCs w:val="24"/>
        </w:rPr>
        <w:t>Metode Penelitian Kualitatif: Untuk Peenelitian yang Bersifat Eksploratif, Enterpretatif, Interaktif, dan Konstruktif,</w:t>
      </w:r>
      <w:r w:rsidRPr="00AC18AD">
        <w:rPr>
          <w:rFonts w:asciiTheme="majorBidi" w:hAnsiTheme="majorBidi" w:cstheme="majorBidi"/>
          <w:sz w:val="24"/>
          <w:szCs w:val="24"/>
        </w:rPr>
        <w:t xml:space="preserve"> (Bandung: Alpabeta, 2018)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="Times New Roman" w:hAnsi="Times New Roman" w:cs="Times New Roman"/>
          <w:sz w:val="24"/>
          <w:szCs w:val="24"/>
        </w:rPr>
        <w:t xml:space="preserve">Suharsimi Arikunto, </w:t>
      </w:r>
      <w:r w:rsidRPr="00560753">
        <w:rPr>
          <w:rFonts w:ascii="Times New Roman" w:hAnsi="Times New Roman" w:cs="Times New Roman"/>
          <w:i/>
          <w:iCs/>
          <w:sz w:val="24"/>
          <w:szCs w:val="24"/>
        </w:rPr>
        <w:t>Prosedur Penelitian (suatu pendekatan praktik)</w:t>
      </w:r>
      <w:r w:rsidRPr="00560753">
        <w:rPr>
          <w:rFonts w:ascii="Times New Roman" w:hAnsi="Times New Roman" w:cs="Times New Roman"/>
          <w:sz w:val="24"/>
          <w:szCs w:val="24"/>
        </w:rPr>
        <w:t>, (Jakarta :PT.Rineka Cipta, , 2006),cet. 6</w:t>
      </w:r>
    </w:p>
    <w:p w:rsidR="001E694F" w:rsidRPr="00560753" w:rsidRDefault="001E694F" w:rsidP="001E694F">
      <w:pPr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 w:rsidRPr="00560753">
        <w:rPr>
          <w:rFonts w:ascii="Times New Roman" w:hAnsi="Times New Roman" w:cs="Times New Roman"/>
          <w:sz w:val="24"/>
          <w:szCs w:val="24"/>
        </w:rPr>
        <w:lastRenderedPageBreak/>
        <w:t xml:space="preserve">Sumadi Suryabrata, </w:t>
      </w:r>
      <w:r w:rsidRPr="00560753">
        <w:rPr>
          <w:rFonts w:ascii="Times New Roman" w:hAnsi="Times New Roman" w:cs="Times New Roman"/>
          <w:i/>
          <w:iCs/>
          <w:sz w:val="24"/>
          <w:szCs w:val="24"/>
        </w:rPr>
        <w:t>Metodologi Penelitian</w:t>
      </w:r>
      <w:r w:rsidRPr="00560753">
        <w:rPr>
          <w:rFonts w:ascii="Times New Roman" w:hAnsi="Times New Roman" w:cs="Times New Roman"/>
          <w:sz w:val="24"/>
          <w:szCs w:val="24"/>
        </w:rPr>
        <w:t>, (Jakarta : PT.Raja Grafindo Persada, 2003)</w:t>
      </w:r>
    </w:p>
    <w:p w:rsidR="001E694F" w:rsidRDefault="001E694F" w:rsidP="001E694F">
      <w:pPr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 w:rsidRPr="00560753">
        <w:rPr>
          <w:rFonts w:ascii="Times New Roman" w:hAnsi="Times New Roman" w:cs="Times New Roman"/>
          <w:sz w:val="24"/>
          <w:szCs w:val="24"/>
        </w:rPr>
        <w:t xml:space="preserve">Sunyoto Usman, </w:t>
      </w:r>
      <w:r w:rsidRPr="00560753">
        <w:rPr>
          <w:rFonts w:ascii="Times New Roman" w:hAnsi="Times New Roman" w:cs="Times New Roman"/>
          <w:i/>
          <w:iCs/>
          <w:sz w:val="24"/>
          <w:szCs w:val="24"/>
        </w:rPr>
        <w:t xml:space="preserve">Pembangunan dan Pemberdayaan Masyarakat, </w:t>
      </w:r>
      <w:r w:rsidRPr="00560753">
        <w:rPr>
          <w:rFonts w:ascii="Times New Roman" w:hAnsi="Times New Roman" w:cs="Times New Roman"/>
          <w:sz w:val="24"/>
          <w:szCs w:val="24"/>
        </w:rPr>
        <w:t>(Yogyakarta: Pustaka Pelajar, 2004), cet. 3</w:t>
      </w:r>
    </w:p>
    <w:p w:rsidR="001A05D0" w:rsidRDefault="001A05D0" w:rsidP="001A05D0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E42CCC">
        <w:rPr>
          <w:rFonts w:asciiTheme="majorBidi" w:hAnsiTheme="majorBidi" w:cstheme="majorBidi"/>
          <w:sz w:val="24"/>
          <w:szCs w:val="24"/>
        </w:rPr>
        <w:t xml:space="preserve">Suwardi MS., </w:t>
      </w:r>
      <w:r w:rsidRPr="00E42CCC">
        <w:rPr>
          <w:rFonts w:asciiTheme="majorBidi" w:hAnsiTheme="majorBidi" w:cstheme="majorBidi"/>
          <w:i/>
          <w:iCs/>
          <w:sz w:val="24"/>
          <w:szCs w:val="24"/>
        </w:rPr>
        <w:t xml:space="preserve">Dari Melayu ke Indonesia: Peranan Kebudayaan Melayu dalam Memperoleh Identitas dan Jati Diri Bangsa, </w:t>
      </w:r>
      <w:r w:rsidRPr="00E42CCC">
        <w:rPr>
          <w:rFonts w:asciiTheme="majorBidi" w:hAnsiTheme="majorBidi" w:cstheme="majorBidi"/>
          <w:sz w:val="24"/>
          <w:szCs w:val="24"/>
        </w:rPr>
        <w:t>(Yogyakarta: P</w:t>
      </w:r>
      <w:r>
        <w:rPr>
          <w:rFonts w:asciiTheme="majorBidi" w:hAnsiTheme="majorBidi" w:cstheme="majorBidi"/>
          <w:sz w:val="24"/>
          <w:szCs w:val="24"/>
        </w:rPr>
        <w:t>ustaka Pelajar, 2008)</w:t>
      </w:r>
    </w:p>
    <w:p w:rsidR="001E694F" w:rsidRPr="00560753" w:rsidRDefault="001E694F" w:rsidP="001E694F">
      <w:pPr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 w:rsidRPr="00560753">
        <w:rPr>
          <w:rFonts w:ascii="Times New Roman" w:hAnsi="Times New Roman" w:cs="Times New Roman"/>
          <w:sz w:val="24"/>
          <w:szCs w:val="24"/>
        </w:rPr>
        <w:t xml:space="preserve">Taufik al-Wa’iy, </w:t>
      </w:r>
      <w:r w:rsidRPr="00560753">
        <w:rPr>
          <w:rFonts w:ascii="Times New Roman" w:hAnsi="Times New Roman" w:cs="Times New Roman"/>
          <w:i/>
          <w:iCs/>
          <w:sz w:val="24"/>
          <w:szCs w:val="24"/>
        </w:rPr>
        <w:t xml:space="preserve">Dakwah ke Jalan Allah: Muatan, Sarana, dan Tujuan, </w:t>
      </w:r>
      <w:r w:rsidRPr="00560753">
        <w:rPr>
          <w:rFonts w:ascii="Times New Roman" w:hAnsi="Times New Roman" w:cs="Times New Roman"/>
          <w:sz w:val="24"/>
          <w:szCs w:val="24"/>
        </w:rPr>
        <w:t>(Jakarta: Rabbani Press, 2010)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Teguh </w:t>
      </w:r>
      <w:r w:rsidRPr="00560753">
        <w:rPr>
          <w:rFonts w:ascii="Times New Roman" w:hAnsi="Times New Roman" w:cs="Times New Roman"/>
          <w:sz w:val="24"/>
          <w:szCs w:val="24"/>
        </w:rPr>
        <w:t>Imansyah</w:t>
      </w:r>
      <w:r w:rsidRPr="00560753">
        <w:rPr>
          <w:rFonts w:asciiTheme="majorBidi" w:hAnsiTheme="majorBidi" w:cstheme="majorBidi"/>
          <w:sz w:val="24"/>
          <w:szCs w:val="24"/>
        </w:rPr>
        <w:t xml:space="preserve">, </w:t>
      </w:r>
      <w:r w:rsidRPr="00560753">
        <w:rPr>
          <w:rFonts w:asciiTheme="majorBidi" w:hAnsiTheme="majorBidi" w:cstheme="majorBidi"/>
          <w:i/>
          <w:iCs/>
          <w:sz w:val="24"/>
          <w:szCs w:val="24"/>
          <w:lang w:eastAsia="id-ID"/>
        </w:rPr>
        <w:t>Regulasi Partai Politik dalam Mewujudkan Penguatan Peran Dan Fungsi Kelembagaan Partai Politik</w:t>
      </w:r>
      <w:r w:rsidRPr="00560753">
        <w:rPr>
          <w:rFonts w:asciiTheme="majorBidi" w:hAnsiTheme="majorBidi" w:cstheme="majorBidi"/>
          <w:sz w:val="24"/>
          <w:szCs w:val="24"/>
          <w:lang w:eastAsia="id-ID"/>
        </w:rPr>
        <w:t xml:space="preserve">, (Jurnal </w:t>
      </w:r>
      <w:r w:rsidRPr="00560753">
        <w:rPr>
          <w:rFonts w:asciiTheme="majorBidi" w:hAnsiTheme="majorBidi" w:cstheme="majorBidi"/>
          <w:sz w:val="24"/>
          <w:szCs w:val="24"/>
        </w:rPr>
        <w:t>Rechts Vinding, Media Pembinaan Hukum Nasional, 2012)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Tibi, Bassam.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>Islamism and Islam</w:t>
      </w:r>
      <w:r w:rsidRPr="00560753">
        <w:rPr>
          <w:rFonts w:asciiTheme="majorBidi" w:hAnsiTheme="majorBidi" w:cstheme="majorBidi"/>
          <w:sz w:val="24"/>
          <w:szCs w:val="24"/>
        </w:rPr>
        <w:t>. New Haven: Yale University Press, 2012.</w:t>
      </w:r>
    </w:p>
    <w:p w:rsidR="001E694F" w:rsidRPr="00560753" w:rsidRDefault="002D569E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i/>
          <w:iCs/>
          <w:sz w:val="24"/>
          <w:szCs w:val="24"/>
        </w:rPr>
        <w:t xml:space="preserve">-------, </w:t>
      </w:r>
      <w:r w:rsidR="001E694F" w:rsidRPr="00560753">
        <w:rPr>
          <w:rFonts w:asciiTheme="majorBidi" w:hAnsiTheme="majorBidi" w:cstheme="majorBidi"/>
          <w:i/>
          <w:iCs/>
          <w:sz w:val="24"/>
          <w:szCs w:val="24"/>
        </w:rPr>
        <w:t>Political Islam</w:t>
      </w:r>
      <w:r w:rsidR="001E694F" w:rsidRPr="00560753">
        <w:rPr>
          <w:rFonts w:asciiTheme="majorBidi" w:hAnsiTheme="majorBidi" w:cstheme="majorBidi"/>
          <w:sz w:val="24"/>
          <w:szCs w:val="24"/>
        </w:rPr>
        <w:t xml:space="preserve">, </w:t>
      </w:r>
      <w:r w:rsidR="001E694F" w:rsidRPr="00560753">
        <w:rPr>
          <w:rFonts w:asciiTheme="majorBidi" w:hAnsiTheme="majorBidi" w:cstheme="majorBidi"/>
          <w:i/>
          <w:iCs/>
          <w:sz w:val="24"/>
          <w:szCs w:val="24"/>
        </w:rPr>
        <w:t>world politics and Europe: democratic peace and Euro-Islam versus global jihad</w:t>
      </w:r>
      <w:r w:rsidR="001E694F" w:rsidRPr="00560753">
        <w:rPr>
          <w:rFonts w:asciiTheme="majorBidi" w:hAnsiTheme="majorBidi" w:cstheme="majorBidi"/>
          <w:sz w:val="24"/>
          <w:szCs w:val="24"/>
        </w:rPr>
        <w:t>. Routledge, 2008.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="Times New Roman" w:hAnsi="Times New Roman" w:cs="Times New Roman"/>
          <w:sz w:val="24"/>
          <w:szCs w:val="24"/>
        </w:rPr>
        <w:t xml:space="preserve">Tim Penyusun Program Pascasarjana UIN Raden Intan Lampung, </w:t>
      </w:r>
      <w:r w:rsidRPr="00560753">
        <w:rPr>
          <w:rFonts w:ascii="Times New Roman" w:hAnsi="Times New Roman" w:cs="Times New Roman"/>
          <w:i/>
          <w:iCs/>
          <w:sz w:val="24"/>
          <w:szCs w:val="24"/>
        </w:rPr>
        <w:t>Pedoman Penulisan Karya Ilmiah</w:t>
      </w:r>
      <w:r w:rsidRPr="00560753">
        <w:rPr>
          <w:rFonts w:ascii="Times New Roman" w:hAnsi="Times New Roman" w:cs="Times New Roman"/>
          <w:sz w:val="24"/>
          <w:szCs w:val="24"/>
        </w:rPr>
        <w:t>, (Lampung: Pascasarjana UIN Raden Intan, 2016)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Totok Mardikanto dan Poerwoko Soebianto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>Pemberdayaan Masyarakat: Dalam Perspektif Kebijakan Publik</w:t>
      </w:r>
      <w:r w:rsidRPr="00560753">
        <w:rPr>
          <w:rFonts w:asciiTheme="majorBidi" w:hAnsiTheme="majorBidi" w:cstheme="majorBidi"/>
          <w:sz w:val="24"/>
          <w:szCs w:val="24"/>
        </w:rPr>
        <w:t>, (Bandung: Alfabeta, 2017), cet. 4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>Undang-undang Republik Indonesia No. 2 tahun 2008 tentang Partai politik</w:t>
      </w:r>
    </w:p>
    <w:p w:rsidR="001E694F" w:rsidRPr="00560753" w:rsidRDefault="001E694F" w:rsidP="001E694F">
      <w:pPr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 w:rsidRPr="00560753">
        <w:rPr>
          <w:rFonts w:ascii="Times New Roman" w:hAnsi="Times New Roman" w:cs="Times New Roman"/>
          <w:sz w:val="24"/>
          <w:szCs w:val="24"/>
        </w:rPr>
        <w:t xml:space="preserve">W.J.S.,Poerwadarminta, </w:t>
      </w:r>
      <w:r w:rsidRPr="00560753">
        <w:rPr>
          <w:rFonts w:ascii="Times New Roman" w:hAnsi="Times New Roman" w:cs="Times New Roman"/>
          <w:i/>
          <w:iCs/>
          <w:sz w:val="24"/>
          <w:szCs w:val="24"/>
        </w:rPr>
        <w:t>Kamus Umum Bahasa Indonesia</w:t>
      </w:r>
      <w:r w:rsidRPr="00560753">
        <w:rPr>
          <w:rFonts w:ascii="Times New Roman" w:hAnsi="Times New Roman" w:cs="Times New Roman"/>
          <w:sz w:val="24"/>
          <w:szCs w:val="24"/>
        </w:rPr>
        <w:t>, (Jakarta: Pusat Bahasa Depertemen Pendidikan Nasional. 2007)</w:t>
      </w:r>
    </w:p>
    <w:p w:rsidR="001E694F" w:rsidRPr="00560753" w:rsidRDefault="001E694F" w:rsidP="001E694F">
      <w:pPr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 w:rsidRPr="00560753">
        <w:rPr>
          <w:rFonts w:ascii="Times New Roman" w:hAnsi="Times New Roman" w:cs="Times New Roman"/>
          <w:sz w:val="24"/>
          <w:szCs w:val="24"/>
        </w:rPr>
        <w:t xml:space="preserve">Wahidin Saputra, </w:t>
      </w:r>
      <w:r w:rsidRPr="00560753">
        <w:rPr>
          <w:rFonts w:ascii="Times New Roman" w:hAnsi="Times New Roman" w:cs="Times New Roman"/>
          <w:i/>
          <w:iCs/>
          <w:sz w:val="24"/>
          <w:szCs w:val="24"/>
        </w:rPr>
        <w:t xml:space="preserve">Pengenatar Ilmu Dakwah, </w:t>
      </w:r>
      <w:r w:rsidRPr="00560753">
        <w:rPr>
          <w:rFonts w:ascii="Times New Roman" w:hAnsi="Times New Roman" w:cs="Times New Roman"/>
          <w:sz w:val="24"/>
          <w:szCs w:val="24"/>
        </w:rPr>
        <w:t>(Jakarta: Rajagrafindo Persada, 2012)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Wasty Soemanto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>Psikolodi Pendidikan</w:t>
      </w:r>
      <w:r w:rsidRPr="00560753">
        <w:rPr>
          <w:rFonts w:asciiTheme="majorBidi" w:hAnsiTheme="majorBidi" w:cstheme="majorBidi"/>
          <w:sz w:val="24"/>
          <w:szCs w:val="24"/>
        </w:rPr>
        <w:t xml:space="preserve"> dalam Nanih Machendrawaty dan Agus Ahmad Safei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 xml:space="preserve">Pengembangan Masyarakat Islam: Dari Idiologi Strategi sampai Tradisi, </w:t>
      </w:r>
      <w:r w:rsidRPr="00560753">
        <w:rPr>
          <w:rFonts w:asciiTheme="majorBidi" w:hAnsiTheme="majorBidi" w:cstheme="majorBidi"/>
          <w:sz w:val="24"/>
          <w:szCs w:val="24"/>
        </w:rPr>
        <w:t>(Bandung: PT Rosda Karya, 2001)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Yakop Napu, dkk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>Pengembangan Masy</w:t>
      </w:r>
      <w:bookmarkStart w:id="0" w:name="_GoBack"/>
      <w:bookmarkEnd w:id="0"/>
      <w:r w:rsidRPr="00560753">
        <w:rPr>
          <w:rFonts w:asciiTheme="majorBidi" w:hAnsiTheme="majorBidi" w:cstheme="majorBidi"/>
          <w:i/>
          <w:iCs/>
          <w:sz w:val="24"/>
          <w:szCs w:val="24"/>
        </w:rPr>
        <w:t>arakat: Manusia Satu Sama Lain Saling Mendidik Dengan Perantara Dunia</w:t>
      </w:r>
      <w:r w:rsidRPr="00560753">
        <w:rPr>
          <w:rFonts w:asciiTheme="majorBidi" w:hAnsiTheme="majorBidi" w:cstheme="majorBidi"/>
          <w:sz w:val="24"/>
          <w:szCs w:val="24"/>
        </w:rPr>
        <w:t xml:space="preserve">, (Gorontlo: Andag Gika Press, 2009),  </w:t>
      </w:r>
    </w:p>
    <w:p w:rsidR="001E694F" w:rsidRPr="00560753" w:rsidRDefault="001E694F" w:rsidP="001E694F">
      <w:pPr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 w:rsidRPr="00560753">
        <w:rPr>
          <w:rFonts w:ascii="Times New Roman" w:hAnsi="Times New Roman" w:cs="Times New Roman"/>
          <w:sz w:val="24"/>
          <w:szCs w:val="24"/>
        </w:rPr>
        <w:lastRenderedPageBreak/>
        <w:t xml:space="preserve">Yulizar D. Sanrego dan Moch. Taufik, </w:t>
      </w:r>
      <w:r w:rsidRPr="00560753">
        <w:rPr>
          <w:rFonts w:ascii="Times New Roman" w:hAnsi="Times New Roman" w:cs="Times New Roman"/>
          <w:i/>
          <w:iCs/>
          <w:sz w:val="24"/>
          <w:szCs w:val="24"/>
        </w:rPr>
        <w:t xml:space="preserve">Fiqih Tamkin (Fikih Pemberdayaan): Membangun Modal Sosial dalam Mewujudkan Khairu Ummah, </w:t>
      </w:r>
      <w:r w:rsidRPr="00560753">
        <w:rPr>
          <w:rFonts w:ascii="Times New Roman" w:hAnsi="Times New Roman" w:cs="Times New Roman"/>
          <w:sz w:val="24"/>
          <w:szCs w:val="24"/>
        </w:rPr>
        <w:t>(Jakarta: Qsthi Press, 2016), cet. 1</w:t>
      </w:r>
    </w:p>
    <w:p w:rsidR="001E694F" w:rsidRPr="00560753" w:rsidRDefault="001E694F" w:rsidP="001E694F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Zarkasyi, Hamid Fahmy. </w:t>
      </w:r>
      <w:r w:rsidRPr="00265871">
        <w:rPr>
          <w:rFonts w:asciiTheme="majorBidi" w:hAnsiTheme="majorBidi" w:cstheme="majorBidi"/>
          <w:i/>
          <w:iCs/>
          <w:sz w:val="24"/>
          <w:szCs w:val="24"/>
        </w:rPr>
        <w:t>Tamaddun sebagai Konsep Peradaban Islam.</w:t>
      </w:r>
      <w:r w:rsidRPr="00560753">
        <w:rPr>
          <w:rFonts w:asciiTheme="majorBidi" w:hAnsiTheme="majorBidi" w:cstheme="majorBidi"/>
          <w:sz w:val="24"/>
          <w:szCs w:val="24"/>
        </w:rPr>
        <w:t xml:space="preserve"> Tsaqafah, 2015, 11.1: 1-28.</w:t>
      </w:r>
    </w:p>
    <w:p w:rsidR="00FE7E72" w:rsidRDefault="001E694F" w:rsidP="00FE7E72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  <w:r w:rsidRPr="00560753">
        <w:rPr>
          <w:rFonts w:asciiTheme="majorBidi" w:hAnsiTheme="majorBidi" w:cstheme="majorBidi"/>
          <w:sz w:val="24"/>
          <w:szCs w:val="24"/>
        </w:rPr>
        <w:t xml:space="preserve">Zubaidi, </w:t>
      </w:r>
      <w:r w:rsidRPr="00560753">
        <w:rPr>
          <w:rFonts w:asciiTheme="majorBidi" w:hAnsiTheme="majorBidi" w:cstheme="majorBidi"/>
          <w:i/>
          <w:iCs/>
          <w:sz w:val="24"/>
          <w:szCs w:val="24"/>
        </w:rPr>
        <w:t xml:space="preserve">Pengengbangan Masyarakat : Wacana dan Praktik, </w:t>
      </w:r>
      <w:r w:rsidRPr="00560753">
        <w:rPr>
          <w:rFonts w:asciiTheme="majorBidi" w:hAnsiTheme="majorBidi" w:cstheme="majorBidi"/>
          <w:sz w:val="24"/>
          <w:szCs w:val="24"/>
        </w:rPr>
        <w:t>(Jakart</w:t>
      </w:r>
      <w:r w:rsidR="00E42CCC">
        <w:rPr>
          <w:rFonts w:asciiTheme="majorBidi" w:hAnsiTheme="majorBidi" w:cstheme="majorBidi"/>
          <w:sz w:val="24"/>
          <w:szCs w:val="24"/>
        </w:rPr>
        <w:t>a : Prenandia Media Group)</w:t>
      </w:r>
    </w:p>
    <w:p w:rsidR="00FE7E72" w:rsidRDefault="00FE7E72" w:rsidP="00FE7E72">
      <w:pPr>
        <w:ind w:left="709" w:hanging="709"/>
        <w:jc w:val="both"/>
        <w:rPr>
          <w:rFonts w:asciiTheme="majorBidi" w:hAnsiTheme="majorBidi" w:cstheme="majorBidi"/>
          <w:sz w:val="24"/>
          <w:szCs w:val="24"/>
        </w:rPr>
      </w:pPr>
    </w:p>
    <w:p w:rsidR="006C642D" w:rsidRPr="00FE7E72" w:rsidRDefault="006C642D" w:rsidP="00FE7E72">
      <w:pPr>
        <w:ind w:firstLine="720"/>
        <w:rPr>
          <w:rFonts w:asciiTheme="majorBidi" w:hAnsiTheme="majorBidi" w:cstheme="majorBidi"/>
          <w:sz w:val="24"/>
          <w:szCs w:val="24"/>
        </w:rPr>
      </w:pPr>
    </w:p>
    <w:sectPr w:rsidR="006C642D" w:rsidRPr="00FE7E72" w:rsidSect="002E49DD">
      <w:headerReference w:type="default" r:id="rId10"/>
      <w:footerReference w:type="default" r:id="rId11"/>
      <w:footerReference w:type="first" r:id="rId12"/>
      <w:pgSz w:w="11906" w:h="16838" w:code="9"/>
      <w:pgMar w:top="2268" w:right="1701" w:bottom="1701" w:left="2268" w:header="0" w:footer="1474" w:gutter="0"/>
      <w:pgNumType w:start="307"/>
      <w:cols w:space="708"/>
      <w:titlePg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1D2DDC" w:rsidRDefault="001D2DDC" w:rsidP="001930A5">
      <w:pPr>
        <w:spacing w:after="0" w:line="240" w:lineRule="auto"/>
      </w:pPr>
      <w:r>
        <w:separator/>
      </w:r>
    </w:p>
  </w:endnote>
  <w:endnote w:type="continuationSeparator" w:id="1">
    <w:p w:rsidR="001D2DDC" w:rsidRDefault="001D2DDC" w:rsidP="001930A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A705D4" w:rsidRDefault="001D2DDC" w:rsidP="00222A71">
    <w:pPr>
      <w:pStyle w:val="Footer"/>
      <w:jc w:val="right"/>
    </w:pPr>
  </w:p>
  <w:p w:rsidR="00A705D4" w:rsidRDefault="001D2DDC">
    <w:pPr>
      <w:pStyle w:val="Footer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B668A7" w:rsidRDefault="002E49DD" w:rsidP="002E49DD">
    <w:pPr>
      <w:pStyle w:val="Footer"/>
      <w:jc w:val="center"/>
    </w:pPr>
    <w:r>
      <w:t>307</w:t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1D2DDC" w:rsidRDefault="001D2DDC" w:rsidP="001930A5">
      <w:pPr>
        <w:spacing w:after="0" w:line="240" w:lineRule="auto"/>
      </w:pPr>
      <w:r>
        <w:separator/>
      </w:r>
    </w:p>
  </w:footnote>
  <w:footnote w:type="continuationSeparator" w:id="1">
    <w:p w:rsidR="001D2DDC" w:rsidRDefault="001D2DDC" w:rsidP="001930A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152DC" w:rsidRDefault="001D2DDC">
    <w:pPr>
      <w:pStyle w:val="Header"/>
      <w:jc w:val="right"/>
    </w:pPr>
  </w:p>
  <w:p w:rsidR="00567B72" w:rsidRDefault="00567B72">
    <w:pPr>
      <w:pStyle w:val="Header"/>
      <w:jc w:val="right"/>
    </w:pPr>
  </w:p>
  <w:p w:rsidR="00567B72" w:rsidRDefault="00567B72">
    <w:pPr>
      <w:pStyle w:val="Header"/>
      <w:jc w:val="right"/>
    </w:pPr>
  </w:p>
  <w:p w:rsidR="000625CE" w:rsidRDefault="000625CE">
    <w:pPr>
      <w:pStyle w:val="Header"/>
      <w:jc w:val="right"/>
    </w:pPr>
  </w:p>
  <w:p w:rsidR="007152DC" w:rsidRDefault="001D2DDC">
    <w:pPr>
      <w:pStyle w:val="Header"/>
      <w:jc w:val="right"/>
    </w:pPr>
  </w:p>
  <w:p w:rsidR="007152DC" w:rsidRDefault="001D2DDC">
    <w:pPr>
      <w:pStyle w:val="Header"/>
      <w:jc w:val="right"/>
    </w:pPr>
  </w:p>
  <w:p w:rsidR="00B668A7" w:rsidRDefault="00203EB8">
    <w:pPr>
      <w:pStyle w:val="Header"/>
      <w:jc w:val="right"/>
    </w:pPr>
    <w:sdt>
      <w:sdtPr>
        <w:id w:val="1439827"/>
        <w:docPartObj>
          <w:docPartGallery w:val="Page Numbers (Top of Page)"/>
          <w:docPartUnique/>
        </w:docPartObj>
      </w:sdtPr>
      <w:sdtContent>
        <w:r>
          <w:fldChar w:fldCharType="begin"/>
        </w:r>
        <w:r w:rsidR="009C2E2E">
          <w:instrText xml:space="preserve"> PAGE   \* MERGEFORMAT </w:instrText>
        </w:r>
        <w:r>
          <w:fldChar w:fldCharType="separate"/>
        </w:r>
        <w:r w:rsidR="002E49DD">
          <w:rPr>
            <w:noProof/>
          </w:rPr>
          <w:t>316</w:t>
        </w:r>
        <w:r>
          <w:rPr>
            <w:noProof/>
          </w:rPr>
          <w:fldChar w:fldCharType="end"/>
        </w:r>
      </w:sdtContent>
    </w:sdt>
  </w:p>
  <w:p w:rsidR="00B668A7" w:rsidRDefault="001D2DDC">
    <w:pPr>
      <w:pStyle w:val="Header"/>
    </w:pPr>
  </w:p>
</w:hd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40"/>
  <w:defaultTabStop w:val="720"/>
  <w:drawingGridHorizontalSpacing w:val="110"/>
  <w:displayHorizontalDrawingGridEvery w:val="2"/>
  <w:characterSpacingControl w:val="doNotCompress"/>
  <w:footnotePr>
    <w:footnote w:id="0"/>
    <w:footnote w:id="1"/>
  </w:footnotePr>
  <w:endnotePr>
    <w:endnote w:id="0"/>
    <w:endnote w:id="1"/>
  </w:endnotePr>
  <w:compat/>
  <w:rsids>
    <w:rsidRoot w:val="001E694F"/>
    <w:rsid w:val="00000789"/>
    <w:rsid w:val="00000976"/>
    <w:rsid w:val="00001C1E"/>
    <w:rsid w:val="00001C53"/>
    <w:rsid w:val="00002020"/>
    <w:rsid w:val="00002B30"/>
    <w:rsid w:val="00002E05"/>
    <w:rsid w:val="00004BE3"/>
    <w:rsid w:val="0000578E"/>
    <w:rsid w:val="000057DA"/>
    <w:rsid w:val="00006E99"/>
    <w:rsid w:val="00006FEE"/>
    <w:rsid w:val="00007197"/>
    <w:rsid w:val="00007B99"/>
    <w:rsid w:val="00007E49"/>
    <w:rsid w:val="0001103C"/>
    <w:rsid w:val="00011ED0"/>
    <w:rsid w:val="0001320E"/>
    <w:rsid w:val="00015233"/>
    <w:rsid w:val="0001564A"/>
    <w:rsid w:val="000157AA"/>
    <w:rsid w:val="000159E1"/>
    <w:rsid w:val="00016FCF"/>
    <w:rsid w:val="00017C24"/>
    <w:rsid w:val="000213D4"/>
    <w:rsid w:val="0002470B"/>
    <w:rsid w:val="00024E9B"/>
    <w:rsid w:val="000250C1"/>
    <w:rsid w:val="0002562E"/>
    <w:rsid w:val="000268DE"/>
    <w:rsid w:val="00026EBE"/>
    <w:rsid w:val="000305C6"/>
    <w:rsid w:val="00031BBC"/>
    <w:rsid w:val="0003211A"/>
    <w:rsid w:val="00032899"/>
    <w:rsid w:val="00032A1D"/>
    <w:rsid w:val="00033CB1"/>
    <w:rsid w:val="00033D0B"/>
    <w:rsid w:val="00034452"/>
    <w:rsid w:val="00034E7F"/>
    <w:rsid w:val="00035966"/>
    <w:rsid w:val="00036308"/>
    <w:rsid w:val="00036978"/>
    <w:rsid w:val="00036FC8"/>
    <w:rsid w:val="000401D8"/>
    <w:rsid w:val="00040B18"/>
    <w:rsid w:val="000410C1"/>
    <w:rsid w:val="0004127F"/>
    <w:rsid w:val="00043EC5"/>
    <w:rsid w:val="00043F11"/>
    <w:rsid w:val="000453E0"/>
    <w:rsid w:val="00045481"/>
    <w:rsid w:val="00045B0D"/>
    <w:rsid w:val="00045E06"/>
    <w:rsid w:val="0004637E"/>
    <w:rsid w:val="00047044"/>
    <w:rsid w:val="00047180"/>
    <w:rsid w:val="00047DD7"/>
    <w:rsid w:val="00050018"/>
    <w:rsid w:val="00050BE3"/>
    <w:rsid w:val="00050DA1"/>
    <w:rsid w:val="00050FFC"/>
    <w:rsid w:val="000510CA"/>
    <w:rsid w:val="00051300"/>
    <w:rsid w:val="00051B76"/>
    <w:rsid w:val="00052391"/>
    <w:rsid w:val="000524E2"/>
    <w:rsid w:val="000525F1"/>
    <w:rsid w:val="00053CDD"/>
    <w:rsid w:val="000544E1"/>
    <w:rsid w:val="00054951"/>
    <w:rsid w:val="0005525B"/>
    <w:rsid w:val="00055A27"/>
    <w:rsid w:val="00055D03"/>
    <w:rsid w:val="00061330"/>
    <w:rsid w:val="00061353"/>
    <w:rsid w:val="000614A7"/>
    <w:rsid w:val="000625CE"/>
    <w:rsid w:val="000630C8"/>
    <w:rsid w:val="00063237"/>
    <w:rsid w:val="000635FB"/>
    <w:rsid w:val="0006368B"/>
    <w:rsid w:val="00063CFF"/>
    <w:rsid w:val="000642BD"/>
    <w:rsid w:val="000652FB"/>
    <w:rsid w:val="00065B66"/>
    <w:rsid w:val="0006675E"/>
    <w:rsid w:val="0006697F"/>
    <w:rsid w:val="0007004E"/>
    <w:rsid w:val="0007092B"/>
    <w:rsid w:val="0007163A"/>
    <w:rsid w:val="00071C63"/>
    <w:rsid w:val="00072DC8"/>
    <w:rsid w:val="00074144"/>
    <w:rsid w:val="00074BDF"/>
    <w:rsid w:val="00075427"/>
    <w:rsid w:val="0007583D"/>
    <w:rsid w:val="00076011"/>
    <w:rsid w:val="000763ED"/>
    <w:rsid w:val="00076A6C"/>
    <w:rsid w:val="000776CD"/>
    <w:rsid w:val="00077BB7"/>
    <w:rsid w:val="00077FC9"/>
    <w:rsid w:val="000817D4"/>
    <w:rsid w:val="00082D03"/>
    <w:rsid w:val="000839DD"/>
    <w:rsid w:val="00083CBC"/>
    <w:rsid w:val="00083DE0"/>
    <w:rsid w:val="00083E91"/>
    <w:rsid w:val="00084C4D"/>
    <w:rsid w:val="00084F6F"/>
    <w:rsid w:val="00084FF7"/>
    <w:rsid w:val="00085299"/>
    <w:rsid w:val="0008622C"/>
    <w:rsid w:val="000864CF"/>
    <w:rsid w:val="000864E4"/>
    <w:rsid w:val="0008673D"/>
    <w:rsid w:val="00087D64"/>
    <w:rsid w:val="00091074"/>
    <w:rsid w:val="000912BF"/>
    <w:rsid w:val="00091AB4"/>
    <w:rsid w:val="00091C45"/>
    <w:rsid w:val="0009217B"/>
    <w:rsid w:val="00093292"/>
    <w:rsid w:val="00093A1E"/>
    <w:rsid w:val="00094357"/>
    <w:rsid w:val="00094735"/>
    <w:rsid w:val="00094F1C"/>
    <w:rsid w:val="00095454"/>
    <w:rsid w:val="00095645"/>
    <w:rsid w:val="00095BEB"/>
    <w:rsid w:val="000963BB"/>
    <w:rsid w:val="00097316"/>
    <w:rsid w:val="00097C48"/>
    <w:rsid w:val="000A0034"/>
    <w:rsid w:val="000A0D07"/>
    <w:rsid w:val="000A135E"/>
    <w:rsid w:val="000A2DA4"/>
    <w:rsid w:val="000A30ED"/>
    <w:rsid w:val="000A34DE"/>
    <w:rsid w:val="000A3DAB"/>
    <w:rsid w:val="000A3F4E"/>
    <w:rsid w:val="000A3F75"/>
    <w:rsid w:val="000A608A"/>
    <w:rsid w:val="000A61F7"/>
    <w:rsid w:val="000A7708"/>
    <w:rsid w:val="000A7728"/>
    <w:rsid w:val="000B0352"/>
    <w:rsid w:val="000B18AF"/>
    <w:rsid w:val="000B2ADA"/>
    <w:rsid w:val="000B444C"/>
    <w:rsid w:val="000B6163"/>
    <w:rsid w:val="000B77D4"/>
    <w:rsid w:val="000C1996"/>
    <w:rsid w:val="000C28CD"/>
    <w:rsid w:val="000C32E0"/>
    <w:rsid w:val="000C51B8"/>
    <w:rsid w:val="000C687F"/>
    <w:rsid w:val="000C7891"/>
    <w:rsid w:val="000D00E4"/>
    <w:rsid w:val="000D067E"/>
    <w:rsid w:val="000D0C21"/>
    <w:rsid w:val="000D1546"/>
    <w:rsid w:val="000D2096"/>
    <w:rsid w:val="000D2716"/>
    <w:rsid w:val="000D2D3C"/>
    <w:rsid w:val="000D2EBA"/>
    <w:rsid w:val="000D3547"/>
    <w:rsid w:val="000D3793"/>
    <w:rsid w:val="000D4168"/>
    <w:rsid w:val="000D5C6E"/>
    <w:rsid w:val="000D6038"/>
    <w:rsid w:val="000D709B"/>
    <w:rsid w:val="000D7A9C"/>
    <w:rsid w:val="000D7BF3"/>
    <w:rsid w:val="000E0E3A"/>
    <w:rsid w:val="000E10FC"/>
    <w:rsid w:val="000E138D"/>
    <w:rsid w:val="000E26A4"/>
    <w:rsid w:val="000E5108"/>
    <w:rsid w:val="000E54CE"/>
    <w:rsid w:val="000E67CB"/>
    <w:rsid w:val="000E688E"/>
    <w:rsid w:val="000E7379"/>
    <w:rsid w:val="000E7619"/>
    <w:rsid w:val="000E7CCD"/>
    <w:rsid w:val="000E7F8F"/>
    <w:rsid w:val="000F195F"/>
    <w:rsid w:val="000F1D3B"/>
    <w:rsid w:val="000F2965"/>
    <w:rsid w:val="000F527D"/>
    <w:rsid w:val="000F5E59"/>
    <w:rsid w:val="000F5F43"/>
    <w:rsid w:val="000F6A20"/>
    <w:rsid w:val="000F6E0B"/>
    <w:rsid w:val="000F6F1C"/>
    <w:rsid w:val="00100852"/>
    <w:rsid w:val="00100871"/>
    <w:rsid w:val="00101301"/>
    <w:rsid w:val="00101A32"/>
    <w:rsid w:val="001027F8"/>
    <w:rsid w:val="00104AFA"/>
    <w:rsid w:val="00104F53"/>
    <w:rsid w:val="00105156"/>
    <w:rsid w:val="00105418"/>
    <w:rsid w:val="001063F7"/>
    <w:rsid w:val="0010645D"/>
    <w:rsid w:val="00106810"/>
    <w:rsid w:val="00107813"/>
    <w:rsid w:val="00110B6F"/>
    <w:rsid w:val="00110F52"/>
    <w:rsid w:val="0011109C"/>
    <w:rsid w:val="001111A7"/>
    <w:rsid w:val="00111631"/>
    <w:rsid w:val="00111E1E"/>
    <w:rsid w:val="0011232E"/>
    <w:rsid w:val="00113A5E"/>
    <w:rsid w:val="00114AA8"/>
    <w:rsid w:val="00115576"/>
    <w:rsid w:val="00115EB5"/>
    <w:rsid w:val="001160AA"/>
    <w:rsid w:val="0011637E"/>
    <w:rsid w:val="00117348"/>
    <w:rsid w:val="00117E81"/>
    <w:rsid w:val="001208DD"/>
    <w:rsid w:val="00121408"/>
    <w:rsid w:val="00122388"/>
    <w:rsid w:val="00123229"/>
    <w:rsid w:val="001233B8"/>
    <w:rsid w:val="00123D2A"/>
    <w:rsid w:val="00124583"/>
    <w:rsid w:val="00125121"/>
    <w:rsid w:val="00125450"/>
    <w:rsid w:val="0012581C"/>
    <w:rsid w:val="00126AC2"/>
    <w:rsid w:val="00126DC8"/>
    <w:rsid w:val="001277BD"/>
    <w:rsid w:val="00130861"/>
    <w:rsid w:val="00131594"/>
    <w:rsid w:val="001319D8"/>
    <w:rsid w:val="00131A66"/>
    <w:rsid w:val="00132335"/>
    <w:rsid w:val="00132B9F"/>
    <w:rsid w:val="0013339A"/>
    <w:rsid w:val="0013348D"/>
    <w:rsid w:val="00135B3E"/>
    <w:rsid w:val="00136F62"/>
    <w:rsid w:val="00140593"/>
    <w:rsid w:val="00140A2C"/>
    <w:rsid w:val="00140B7D"/>
    <w:rsid w:val="0014112C"/>
    <w:rsid w:val="00141378"/>
    <w:rsid w:val="0014183D"/>
    <w:rsid w:val="0014219F"/>
    <w:rsid w:val="001423CF"/>
    <w:rsid w:val="0014301C"/>
    <w:rsid w:val="0014301D"/>
    <w:rsid w:val="00144175"/>
    <w:rsid w:val="001442E2"/>
    <w:rsid w:val="001456C5"/>
    <w:rsid w:val="00145CD3"/>
    <w:rsid w:val="001463B4"/>
    <w:rsid w:val="00147828"/>
    <w:rsid w:val="00147FB3"/>
    <w:rsid w:val="001501ED"/>
    <w:rsid w:val="001503F5"/>
    <w:rsid w:val="0015182B"/>
    <w:rsid w:val="00151B4A"/>
    <w:rsid w:val="00151E6C"/>
    <w:rsid w:val="00151F09"/>
    <w:rsid w:val="00151FAE"/>
    <w:rsid w:val="0015252D"/>
    <w:rsid w:val="001526AE"/>
    <w:rsid w:val="00152EF8"/>
    <w:rsid w:val="001536D9"/>
    <w:rsid w:val="00153AD0"/>
    <w:rsid w:val="00153C7E"/>
    <w:rsid w:val="00153C94"/>
    <w:rsid w:val="00153DFB"/>
    <w:rsid w:val="00154204"/>
    <w:rsid w:val="00154736"/>
    <w:rsid w:val="00154AB0"/>
    <w:rsid w:val="00155C81"/>
    <w:rsid w:val="0015611D"/>
    <w:rsid w:val="00156408"/>
    <w:rsid w:val="0015699F"/>
    <w:rsid w:val="00157326"/>
    <w:rsid w:val="00157599"/>
    <w:rsid w:val="00157B76"/>
    <w:rsid w:val="0016047C"/>
    <w:rsid w:val="00161005"/>
    <w:rsid w:val="00161055"/>
    <w:rsid w:val="0016120F"/>
    <w:rsid w:val="001615A3"/>
    <w:rsid w:val="0016182F"/>
    <w:rsid w:val="00162591"/>
    <w:rsid w:val="001638DE"/>
    <w:rsid w:val="001647A9"/>
    <w:rsid w:val="001651A3"/>
    <w:rsid w:val="0016662B"/>
    <w:rsid w:val="001667AB"/>
    <w:rsid w:val="001667B3"/>
    <w:rsid w:val="00166E28"/>
    <w:rsid w:val="00167A33"/>
    <w:rsid w:val="00170310"/>
    <w:rsid w:val="00171766"/>
    <w:rsid w:val="00171936"/>
    <w:rsid w:val="00171E11"/>
    <w:rsid w:val="00172834"/>
    <w:rsid w:val="0017414F"/>
    <w:rsid w:val="001744C6"/>
    <w:rsid w:val="00174668"/>
    <w:rsid w:val="001747EE"/>
    <w:rsid w:val="00174E0A"/>
    <w:rsid w:val="00175274"/>
    <w:rsid w:val="00175504"/>
    <w:rsid w:val="00177C34"/>
    <w:rsid w:val="0018087F"/>
    <w:rsid w:val="00180CEB"/>
    <w:rsid w:val="00181420"/>
    <w:rsid w:val="001816E5"/>
    <w:rsid w:val="00181A86"/>
    <w:rsid w:val="00182294"/>
    <w:rsid w:val="00182447"/>
    <w:rsid w:val="00182662"/>
    <w:rsid w:val="00182C14"/>
    <w:rsid w:val="00184EE8"/>
    <w:rsid w:val="001863B3"/>
    <w:rsid w:val="00187098"/>
    <w:rsid w:val="00187652"/>
    <w:rsid w:val="00187AE3"/>
    <w:rsid w:val="00187E7C"/>
    <w:rsid w:val="00187EED"/>
    <w:rsid w:val="00187F6A"/>
    <w:rsid w:val="00190570"/>
    <w:rsid w:val="00190623"/>
    <w:rsid w:val="0019083A"/>
    <w:rsid w:val="00190A4F"/>
    <w:rsid w:val="001915C9"/>
    <w:rsid w:val="00191E47"/>
    <w:rsid w:val="00191F2C"/>
    <w:rsid w:val="00191F3E"/>
    <w:rsid w:val="0019265C"/>
    <w:rsid w:val="001930A5"/>
    <w:rsid w:val="00194B33"/>
    <w:rsid w:val="00194B81"/>
    <w:rsid w:val="00194F0E"/>
    <w:rsid w:val="001950AD"/>
    <w:rsid w:val="001960C0"/>
    <w:rsid w:val="00196E4D"/>
    <w:rsid w:val="00196ECA"/>
    <w:rsid w:val="00197AF6"/>
    <w:rsid w:val="00197F0D"/>
    <w:rsid w:val="001A05D0"/>
    <w:rsid w:val="001A0697"/>
    <w:rsid w:val="001A0824"/>
    <w:rsid w:val="001A14C6"/>
    <w:rsid w:val="001A19CB"/>
    <w:rsid w:val="001A1AA2"/>
    <w:rsid w:val="001A1AEA"/>
    <w:rsid w:val="001A2D62"/>
    <w:rsid w:val="001A30CE"/>
    <w:rsid w:val="001A3353"/>
    <w:rsid w:val="001A3DB1"/>
    <w:rsid w:val="001A4199"/>
    <w:rsid w:val="001A5482"/>
    <w:rsid w:val="001A58B6"/>
    <w:rsid w:val="001A5B03"/>
    <w:rsid w:val="001A6647"/>
    <w:rsid w:val="001A6D3C"/>
    <w:rsid w:val="001A7D20"/>
    <w:rsid w:val="001B009F"/>
    <w:rsid w:val="001B05ED"/>
    <w:rsid w:val="001B1578"/>
    <w:rsid w:val="001B3172"/>
    <w:rsid w:val="001B3862"/>
    <w:rsid w:val="001B398D"/>
    <w:rsid w:val="001B460F"/>
    <w:rsid w:val="001B47C0"/>
    <w:rsid w:val="001B47FD"/>
    <w:rsid w:val="001B481A"/>
    <w:rsid w:val="001B5542"/>
    <w:rsid w:val="001B563A"/>
    <w:rsid w:val="001B665F"/>
    <w:rsid w:val="001B73A7"/>
    <w:rsid w:val="001B76BC"/>
    <w:rsid w:val="001B7844"/>
    <w:rsid w:val="001B79A6"/>
    <w:rsid w:val="001C19E8"/>
    <w:rsid w:val="001C1FF3"/>
    <w:rsid w:val="001C2D4E"/>
    <w:rsid w:val="001C350A"/>
    <w:rsid w:val="001C3AEF"/>
    <w:rsid w:val="001C4622"/>
    <w:rsid w:val="001C47BC"/>
    <w:rsid w:val="001C4E47"/>
    <w:rsid w:val="001C5650"/>
    <w:rsid w:val="001C580F"/>
    <w:rsid w:val="001C5AD2"/>
    <w:rsid w:val="001C5D6F"/>
    <w:rsid w:val="001C70D4"/>
    <w:rsid w:val="001C7E03"/>
    <w:rsid w:val="001D2DDC"/>
    <w:rsid w:val="001D3474"/>
    <w:rsid w:val="001D3556"/>
    <w:rsid w:val="001D35DF"/>
    <w:rsid w:val="001D36C1"/>
    <w:rsid w:val="001D37F6"/>
    <w:rsid w:val="001D3B44"/>
    <w:rsid w:val="001D48E1"/>
    <w:rsid w:val="001D4BA8"/>
    <w:rsid w:val="001D5149"/>
    <w:rsid w:val="001D541F"/>
    <w:rsid w:val="001D574D"/>
    <w:rsid w:val="001D5FAC"/>
    <w:rsid w:val="001D66C2"/>
    <w:rsid w:val="001D6EB6"/>
    <w:rsid w:val="001D7379"/>
    <w:rsid w:val="001E0CC4"/>
    <w:rsid w:val="001E1922"/>
    <w:rsid w:val="001E264E"/>
    <w:rsid w:val="001E2C14"/>
    <w:rsid w:val="001E2E6F"/>
    <w:rsid w:val="001E2F09"/>
    <w:rsid w:val="001E389C"/>
    <w:rsid w:val="001E3C44"/>
    <w:rsid w:val="001E3DD7"/>
    <w:rsid w:val="001E49B1"/>
    <w:rsid w:val="001E4D9B"/>
    <w:rsid w:val="001E51D1"/>
    <w:rsid w:val="001E52CE"/>
    <w:rsid w:val="001E5438"/>
    <w:rsid w:val="001E57F6"/>
    <w:rsid w:val="001E5BB0"/>
    <w:rsid w:val="001E694F"/>
    <w:rsid w:val="001E6D02"/>
    <w:rsid w:val="001E6EB6"/>
    <w:rsid w:val="001F271C"/>
    <w:rsid w:val="001F3D9E"/>
    <w:rsid w:val="001F4259"/>
    <w:rsid w:val="001F42D5"/>
    <w:rsid w:val="001F4518"/>
    <w:rsid w:val="001F5113"/>
    <w:rsid w:val="001F5118"/>
    <w:rsid w:val="001F5A12"/>
    <w:rsid w:val="001F5F94"/>
    <w:rsid w:val="001F6135"/>
    <w:rsid w:val="001F6E75"/>
    <w:rsid w:val="001F750D"/>
    <w:rsid w:val="001F7E88"/>
    <w:rsid w:val="002005D0"/>
    <w:rsid w:val="002007C7"/>
    <w:rsid w:val="00201551"/>
    <w:rsid w:val="002021DB"/>
    <w:rsid w:val="0020257D"/>
    <w:rsid w:val="00202793"/>
    <w:rsid w:val="00202DF3"/>
    <w:rsid w:val="0020387E"/>
    <w:rsid w:val="00203AB7"/>
    <w:rsid w:val="00203D29"/>
    <w:rsid w:val="00203EB8"/>
    <w:rsid w:val="00203EF6"/>
    <w:rsid w:val="00203F29"/>
    <w:rsid w:val="002046CC"/>
    <w:rsid w:val="0020471F"/>
    <w:rsid w:val="00204BEF"/>
    <w:rsid w:val="00204BF4"/>
    <w:rsid w:val="00205153"/>
    <w:rsid w:val="0020531B"/>
    <w:rsid w:val="00206207"/>
    <w:rsid w:val="002067B3"/>
    <w:rsid w:val="002104BD"/>
    <w:rsid w:val="00210847"/>
    <w:rsid w:val="00210FA1"/>
    <w:rsid w:val="002116DD"/>
    <w:rsid w:val="00211D1B"/>
    <w:rsid w:val="002123AE"/>
    <w:rsid w:val="00212897"/>
    <w:rsid w:val="002130B1"/>
    <w:rsid w:val="00213F2E"/>
    <w:rsid w:val="00214C99"/>
    <w:rsid w:val="00215010"/>
    <w:rsid w:val="00217348"/>
    <w:rsid w:val="00217778"/>
    <w:rsid w:val="00217AB5"/>
    <w:rsid w:val="00217B68"/>
    <w:rsid w:val="00220AE5"/>
    <w:rsid w:val="00220BAA"/>
    <w:rsid w:val="0022177E"/>
    <w:rsid w:val="00222A71"/>
    <w:rsid w:val="00223282"/>
    <w:rsid w:val="00223513"/>
    <w:rsid w:val="0022373C"/>
    <w:rsid w:val="00224225"/>
    <w:rsid w:val="002242B1"/>
    <w:rsid w:val="0022433F"/>
    <w:rsid w:val="00224DCB"/>
    <w:rsid w:val="00225AF4"/>
    <w:rsid w:val="002270FF"/>
    <w:rsid w:val="002272D9"/>
    <w:rsid w:val="002279B8"/>
    <w:rsid w:val="00227B18"/>
    <w:rsid w:val="00230217"/>
    <w:rsid w:val="00230B80"/>
    <w:rsid w:val="00231653"/>
    <w:rsid w:val="00233B14"/>
    <w:rsid w:val="00234096"/>
    <w:rsid w:val="00234541"/>
    <w:rsid w:val="00234ABC"/>
    <w:rsid w:val="00234EFC"/>
    <w:rsid w:val="00234FBE"/>
    <w:rsid w:val="00235055"/>
    <w:rsid w:val="0023643C"/>
    <w:rsid w:val="00240BDA"/>
    <w:rsid w:val="0024357E"/>
    <w:rsid w:val="00244495"/>
    <w:rsid w:val="0024716D"/>
    <w:rsid w:val="00250509"/>
    <w:rsid w:val="002509D5"/>
    <w:rsid w:val="00251AD5"/>
    <w:rsid w:val="00251C0E"/>
    <w:rsid w:val="00252227"/>
    <w:rsid w:val="0025297B"/>
    <w:rsid w:val="00254C71"/>
    <w:rsid w:val="002557B0"/>
    <w:rsid w:val="00255FD1"/>
    <w:rsid w:val="00256266"/>
    <w:rsid w:val="00257F18"/>
    <w:rsid w:val="0026099E"/>
    <w:rsid w:val="002611BB"/>
    <w:rsid w:val="00261690"/>
    <w:rsid w:val="00262CD7"/>
    <w:rsid w:val="00263F6E"/>
    <w:rsid w:val="00263FC2"/>
    <w:rsid w:val="00264315"/>
    <w:rsid w:val="002656EE"/>
    <w:rsid w:val="00265871"/>
    <w:rsid w:val="002661F3"/>
    <w:rsid w:val="002664FF"/>
    <w:rsid w:val="00266A35"/>
    <w:rsid w:val="00266FD7"/>
    <w:rsid w:val="002671DC"/>
    <w:rsid w:val="00267F00"/>
    <w:rsid w:val="00271B12"/>
    <w:rsid w:val="0027315C"/>
    <w:rsid w:val="0027320C"/>
    <w:rsid w:val="002743AD"/>
    <w:rsid w:val="0027564D"/>
    <w:rsid w:val="00275CE6"/>
    <w:rsid w:val="00275DAE"/>
    <w:rsid w:val="00276110"/>
    <w:rsid w:val="00276155"/>
    <w:rsid w:val="0027635E"/>
    <w:rsid w:val="00276F92"/>
    <w:rsid w:val="00277168"/>
    <w:rsid w:val="00277257"/>
    <w:rsid w:val="00277797"/>
    <w:rsid w:val="00277FD3"/>
    <w:rsid w:val="00280339"/>
    <w:rsid w:val="002806A5"/>
    <w:rsid w:val="00281B0E"/>
    <w:rsid w:val="00285B70"/>
    <w:rsid w:val="002862D2"/>
    <w:rsid w:val="00286BB3"/>
    <w:rsid w:val="00287681"/>
    <w:rsid w:val="00287DA2"/>
    <w:rsid w:val="0029018E"/>
    <w:rsid w:val="00290818"/>
    <w:rsid w:val="00290D4B"/>
    <w:rsid w:val="0029171F"/>
    <w:rsid w:val="00292066"/>
    <w:rsid w:val="00292117"/>
    <w:rsid w:val="00292A09"/>
    <w:rsid w:val="00293C3E"/>
    <w:rsid w:val="0029443D"/>
    <w:rsid w:val="00294566"/>
    <w:rsid w:val="00296581"/>
    <w:rsid w:val="00296B7B"/>
    <w:rsid w:val="00297B14"/>
    <w:rsid w:val="002A04EE"/>
    <w:rsid w:val="002A0C42"/>
    <w:rsid w:val="002A1F9C"/>
    <w:rsid w:val="002A3A44"/>
    <w:rsid w:val="002A498F"/>
    <w:rsid w:val="002A5479"/>
    <w:rsid w:val="002A54CC"/>
    <w:rsid w:val="002A61FF"/>
    <w:rsid w:val="002A68D4"/>
    <w:rsid w:val="002A76E2"/>
    <w:rsid w:val="002B0460"/>
    <w:rsid w:val="002B0882"/>
    <w:rsid w:val="002B11DE"/>
    <w:rsid w:val="002B25DB"/>
    <w:rsid w:val="002B4BAB"/>
    <w:rsid w:val="002B4EB2"/>
    <w:rsid w:val="002B4F6F"/>
    <w:rsid w:val="002B704E"/>
    <w:rsid w:val="002B7082"/>
    <w:rsid w:val="002C26BE"/>
    <w:rsid w:val="002C37EF"/>
    <w:rsid w:val="002C396D"/>
    <w:rsid w:val="002C464C"/>
    <w:rsid w:val="002C5757"/>
    <w:rsid w:val="002C75CD"/>
    <w:rsid w:val="002C7CAD"/>
    <w:rsid w:val="002D0DA8"/>
    <w:rsid w:val="002D4C76"/>
    <w:rsid w:val="002D569E"/>
    <w:rsid w:val="002D5AFA"/>
    <w:rsid w:val="002D695E"/>
    <w:rsid w:val="002D7443"/>
    <w:rsid w:val="002E045B"/>
    <w:rsid w:val="002E0CA0"/>
    <w:rsid w:val="002E0E00"/>
    <w:rsid w:val="002E274B"/>
    <w:rsid w:val="002E285E"/>
    <w:rsid w:val="002E2879"/>
    <w:rsid w:val="002E2CD8"/>
    <w:rsid w:val="002E3646"/>
    <w:rsid w:val="002E3A5D"/>
    <w:rsid w:val="002E3C42"/>
    <w:rsid w:val="002E49DD"/>
    <w:rsid w:val="002E5422"/>
    <w:rsid w:val="002E5851"/>
    <w:rsid w:val="002E6860"/>
    <w:rsid w:val="002E6A6D"/>
    <w:rsid w:val="002F0A4E"/>
    <w:rsid w:val="002F0D71"/>
    <w:rsid w:val="002F1455"/>
    <w:rsid w:val="002F161F"/>
    <w:rsid w:val="002F1AB7"/>
    <w:rsid w:val="002F22FA"/>
    <w:rsid w:val="002F48B5"/>
    <w:rsid w:val="002F4DDC"/>
    <w:rsid w:val="002F4E98"/>
    <w:rsid w:val="002F598C"/>
    <w:rsid w:val="002F6842"/>
    <w:rsid w:val="002F6930"/>
    <w:rsid w:val="002F72F4"/>
    <w:rsid w:val="003004F9"/>
    <w:rsid w:val="00300E51"/>
    <w:rsid w:val="00300FBD"/>
    <w:rsid w:val="003024E2"/>
    <w:rsid w:val="00303BB6"/>
    <w:rsid w:val="0030628D"/>
    <w:rsid w:val="003062B3"/>
    <w:rsid w:val="0030653B"/>
    <w:rsid w:val="0030654C"/>
    <w:rsid w:val="00307390"/>
    <w:rsid w:val="00312177"/>
    <w:rsid w:val="00312B23"/>
    <w:rsid w:val="00314497"/>
    <w:rsid w:val="003152EF"/>
    <w:rsid w:val="003166D1"/>
    <w:rsid w:val="00317045"/>
    <w:rsid w:val="00317F68"/>
    <w:rsid w:val="00320CCE"/>
    <w:rsid w:val="00321EBA"/>
    <w:rsid w:val="00323AE4"/>
    <w:rsid w:val="00323F35"/>
    <w:rsid w:val="003264E3"/>
    <w:rsid w:val="003271E6"/>
    <w:rsid w:val="0032756B"/>
    <w:rsid w:val="00327B8F"/>
    <w:rsid w:val="00327FE3"/>
    <w:rsid w:val="003300E8"/>
    <w:rsid w:val="003302F2"/>
    <w:rsid w:val="00330953"/>
    <w:rsid w:val="00330C1B"/>
    <w:rsid w:val="00330C47"/>
    <w:rsid w:val="00333451"/>
    <w:rsid w:val="00333603"/>
    <w:rsid w:val="00333AE6"/>
    <w:rsid w:val="00333DA1"/>
    <w:rsid w:val="00335057"/>
    <w:rsid w:val="00337222"/>
    <w:rsid w:val="003372C0"/>
    <w:rsid w:val="00337E1A"/>
    <w:rsid w:val="00340C33"/>
    <w:rsid w:val="00340E24"/>
    <w:rsid w:val="00342176"/>
    <w:rsid w:val="0034262F"/>
    <w:rsid w:val="0034316D"/>
    <w:rsid w:val="003440D6"/>
    <w:rsid w:val="00344BB9"/>
    <w:rsid w:val="00344F93"/>
    <w:rsid w:val="00346045"/>
    <w:rsid w:val="0034695B"/>
    <w:rsid w:val="0034707F"/>
    <w:rsid w:val="00347D20"/>
    <w:rsid w:val="003506E9"/>
    <w:rsid w:val="003517C0"/>
    <w:rsid w:val="00351BD3"/>
    <w:rsid w:val="00353229"/>
    <w:rsid w:val="0035392B"/>
    <w:rsid w:val="00353CD1"/>
    <w:rsid w:val="00354D96"/>
    <w:rsid w:val="003554DC"/>
    <w:rsid w:val="00355732"/>
    <w:rsid w:val="003560C6"/>
    <w:rsid w:val="0035733F"/>
    <w:rsid w:val="003610C6"/>
    <w:rsid w:val="0036285D"/>
    <w:rsid w:val="00363279"/>
    <w:rsid w:val="00363A36"/>
    <w:rsid w:val="00363CA4"/>
    <w:rsid w:val="00363E08"/>
    <w:rsid w:val="00364FF2"/>
    <w:rsid w:val="003665E5"/>
    <w:rsid w:val="00366E38"/>
    <w:rsid w:val="003672BA"/>
    <w:rsid w:val="00367530"/>
    <w:rsid w:val="00367717"/>
    <w:rsid w:val="00371447"/>
    <w:rsid w:val="00371FE3"/>
    <w:rsid w:val="00372171"/>
    <w:rsid w:val="00372F52"/>
    <w:rsid w:val="003733B1"/>
    <w:rsid w:val="003738ED"/>
    <w:rsid w:val="0037414B"/>
    <w:rsid w:val="003757AC"/>
    <w:rsid w:val="00376DB7"/>
    <w:rsid w:val="003778AE"/>
    <w:rsid w:val="003809D8"/>
    <w:rsid w:val="00382C24"/>
    <w:rsid w:val="0038488B"/>
    <w:rsid w:val="00384A55"/>
    <w:rsid w:val="00385112"/>
    <w:rsid w:val="00386703"/>
    <w:rsid w:val="00387D60"/>
    <w:rsid w:val="00387F3D"/>
    <w:rsid w:val="00390ABF"/>
    <w:rsid w:val="00392799"/>
    <w:rsid w:val="003928EA"/>
    <w:rsid w:val="0039329F"/>
    <w:rsid w:val="00393589"/>
    <w:rsid w:val="0039365F"/>
    <w:rsid w:val="0039424B"/>
    <w:rsid w:val="00394A78"/>
    <w:rsid w:val="0039787B"/>
    <w:rsid w:val="003A004E"/>
    <w:rsid w:val="003A072A"/>
    <w:rsid w:val="003A1304"/>
    <w:rsid w:val="003A1C20"/>
    <w:rsid w:val="003A2A96"/>
    <w:rsid w:val="003A3E3B"/>
    <w:rsid w:val="003A4070"/>
    <w:rsid w:val="003A4323"/>
    <w:rsid w:val="003A48BC"/>
    <w:rsid w:val="003A4F0D"/>
    <w:rsid w:val="003A503C"/>
    <w:rsid w:val="003A5755"/>
    <w:rsid w:val="003A6F0A"/>
    <w:rsid w:val="003A7590"/>
    <w:rsid w:val="003A77F3"/>
    <w:rsid w:val="003B0ADC"/>
    <w:rsid w:val="003B10EE"/>
    <w:rsid w:val="003B1B0B"/>
    <w:rsid w:val="003B1F10"/>
    <w:rsid w:val="003B3797"/>
    <w:rsid w:val="003B4448"/>
    <w:rsid w:val="003B4FBF"/>
    <w:rsid w:val="003B65CB"/>
    <w:rsid w:val="003B68A3"/>
    <w:rsid w:val="003C0A30"/>
    <w:rsid w:val="003C15CA"/>
    <w:rsid w:val="003C2071"/>
    <w:rsid w:val="003C29AD"/>
    <w:rsid w:val="003C3064"/>
    <w:rsid w:val="003C3728"/>
    <w:rsid w:val="003C45B9"/>
    <w:rsid w:val="003C47E6"/>
    <w:rsid w:val="003C4D65"/>
    <w:rsid w:val="003C57A3"/>
    <w:rsid w:val="003C62C9"/>
    <w:rsid w:val="003D092C"/>
    <w:rsid w:val="003D1040"/>
    <w:rsid w:val="003D152F"/>
    <w:rsid w:val="003D2F75"/>
    <w:rsid w:val="003D32C1"/>
    <w:rsid w:val="003D3D7D"/>
    <w:rsid w:val="003D4269"/>
    <w:rsid w:val="003D4BF7"/>
    <w:rsid w:val="003D5296"/>
    <w:rsid w:val="003E0D80"/>
    <w:rsid w:val="003E15D7"/>
    <w:rsid w:val="003E1787"/>
    <w:rsid w:val="003E2A6C"/>
    <w:rsid w:val="003E3423"/>
    <w:rsid w:val="003E397E"/>
    <w:rsid w:val="003E45AB"/>
    <w:rsid w:val="003E4B2A"/>
    <w:rsid w:val="003E566E"/>
    <w:rsid w:val="003E61E3"/>
    <w:rsid w:val="003E665C"/>
    <w:rsid w:val="003F0595"/>
    <w:rsid w:val="003F18C5"/>
    <w:rsid w:val="003F281C"/>
    <w:rsid w:val="003F302A"/>
    <w:rsid w:val="003F3591"/>
    <w:rsid w:val="003F3904"/>
    <w:rsid w:val="003F4780"/>
    <w:rsid w:val="003F5B28"/>
    <w:rsid w:val="003F5B88"/>
    <w:rsid w:val="003F5CE6"/>
    <w:rsid w:val="003F659A"/>
    <w:rsid w:val="003F6E92"/>
    <w:rsid w:val="003F706F"/>
    <w:rsid w:val="003F76AA"/>
    <w:rsid w:val="003F7DD5"/>
    <w:rsid w:val="0040188E"/>
    <w:rsid w:val="00401E4F"/>
    <w:rsid w:val="00402B1A"/>
    <w:rsid w:val="0040323C"/>
    <w:rsid w:val="0040360E"/>
    <w:rsid w:val="00403A89"/>
    <w:rsid w:val="004049C9"/>
    <w:rsid w:val="004049DB"/>
    <w:rsid w:val="00405219"/>
    <w:rsid w:val="00405B3D"/>
    <w:rsid w:val="00406601"/>
    <w:rsid w:val="00406A72"/>
    <w:rsid w:val="00407258"/>
    <w:rsid w:val="00411E70"/>
    <w:rsid w:val="00412444"/>
    <w:rsid w:val="00412D11"/>
    <w:rsid w:val="00412E25"/>
    <w:rsid w:val="0041313B"/>
    <w:rsid w:val="0041343D"/>
    <w:rsid w:val="0041385A"/>
    <w:rsid w:val="00413CD8"/>
    <w:rsid w:val="004141F4"/>
    <w:rsid w:val="0041480A"/>
    <w:rsid w:val="00414AF8"/>
    <w:rsid w:val="00415A0E"/>
    <w:rsid w:val="004179D9"/>
    <w:rsid w:val="00417C08"/>
    <w:rsid w:val="0042049A"/>
    <w:rsid w:val="00420AED"/>
    <w:rsid w:val="00420B51"/>
    <w:rsid w:val="00420CBB"/>
    <w:rsid w:val="00423DF8"/>
    <w:rsid w:val="0042429B"/>
    <w:rsid w:val="00424688"/>
    <w:rsid w:val="00425057"/>
    <w:rsid w:val="0042505A"/>
    <w:rsid w:val="0042513D"/>
    <w:rsid w:val="004254AB"/>
    <w:rsid w:val="004255A2"/>
    <w:rsid w:val="00426257"/>
    <w:rsid w:val="0042684B"/>
    <w:rsid w:val="00426D0B"/>
    <w:rsid w:val="00430798"/>
    <w:rsid w:val="00431A90"/>
    <w:rsid w:val="00431D03"/>
    <w:rsid w:val="00431EBD"/>
    <w:rsid w:val="004321FD"/>
    <w:rsid w:val="004328C8"/>
    <w:rsid w:val="00433065"/>
    <w:rsid w:val="0043316E"/>
    <w:rsid w:val="004335A0"/>
    <w:rsid w:val="0043487D"/>
    <w:rsid w:val="00434BCF"/>
    <w:rsid w:val="00435190"/>
    <w:rsid w:val="004361B2"/>
    <w:rsid w:val="00436B2A"/>
    <w:rsid w:val="004371E9"/>
    <w:rsid w:val="004405D8"/>
    <w:rsid w:val="00440860"/>
    <w:rsid w:val="00440EC0"/>
    <w:rsid w:val="00440F66"/>
    <w:rsid w:val="00441365"/>
    <w:rsid w:val="0044164E"/>
    <w:rsid w:val="004416DC"/>
    <w:rsid w:val="00441B9F"/>
    <w:rsid w:val="00441C28"/>
    <w:rsid w:val="00441F8D"/>
    <w:rsid w:val="00442B37"/>
    <w:rsid w:val="00442F80"/>
    <w:rsid w:val="00443051"/>
    <w:rsid w:val="004433D9"/>
    <w:rsid w:val="004437DA"/>
    <w:rsid w:val="0044396D"/>
    <w:rsid w:val="00444671"/>
    <w:rsid w:val="004459F7"/>
    <w:rsid w:val="00446A72"/>
    <w:rsid w:val="00446BDC"/>
    <w:rsid w:val="0045027F"/>
    <w:rsid w:val="00450420"/>
    <w:rsid w:val="00451010"/>
    <w:rsid w:val="00451045"/>
    <w:rsid w:val="00452787"/>
    <w:rsid w:val="00453155"/>
    <w:rsid w:val="004533AD"/>
    <w:rsid w:val="004543EA"/>
    <w:rsid w:val="0045442F"/>
    <w:rsid w:val="00454BBE"/>
    <w:rsid w:val="004552F9"/>
    <w:rsid w:val="00456C07"/>
    <w:rsid w:val="00457A95"/>
    <w:rsid w:val="00460E7F"/>
    <w:rsid w:val="00462C72"/>
    <w:rsid w:val="00462F66"/>
    <w:rsid w:val="004632C6"/>
    <w:rsid w:val="00463FC3"/>
    <w:rsid w:val="004673EC"/>
    <w:rsid w:val="00467807"/>
    <w:rsid w:val="00472460"/>
    <w:rsid w:val="0047282C"/>
    <w:rsid w:val="00473B15"/>
    <w:rsid w:val="004745DA"/>
    <w:rsid w:val="00474C06"/>
    <w:rsid w:val="00477AF7"/>
    <w:rsid w:val="00480106"/>
    <w:rsid w:val="004819F9"/>
    <w:rsid w:val="00481BBC"/>
    <w:rsid w:val="00481C68"/>
    <w:rsid w:val="00481CCE"/>
    <w:rsid w:val="00482719"/>
    <w:rsid w:val="00482DAB"/>
    <w:rsid w:val="004830E2"/>
    <w:rsid w:val="004832D2"/>
    <w:rsid w:val="004835A5"/>
    <w:rsid w:val="004836C6"/>
    <w:rsid w:val="004836FE"/>
    <w:rsid w:val="004861E2"/>
    <w:rsid w:val="004864C5"/>
    <w:rsid w:val="00486533"/>
    <w:rsid w:val="00486943"/>
    <w:rsid w:val="00486979"/>
    <w:rsid w:val="00486BD0"/>
    <w:rsid w:val="00486ED5"/>
    <w:rsid w:val="004901E0"/>
    <w:rsid w:val="004904B9"/>
    <w:rsid w:val="004912FB"/>
    <w:rsid w:val="0049134F"/>
    <w:rsid w:val="004915F2"/>
    <w:rsid w:val="0049224F"/>
    <w:rsid w:val="0049234E"/>
    <w:rsid w:val="004935B8"/>
    <w:rsid w:val="00493827"/>
    <w:rsid w:val="00494200"/>
    <w:rsid w:val="00494276"/>
    <w:rsid w:val="004943A8"/>
    <w:rsid w:val="004947A4"/>
    <w:rsid w:val="00494AD9"/>
    <w:rsid w:val="00495F4D"/>
    <w:rsid w:val="00496591"/>
    <w:rsid w:val="00496BE6"/>
    <w:rsid w:val="00497C7B"/>
    <w:rsid w:val="00497CF6"/>
    <w:rsid w:val="004A006E"/>
    <w:rsid w:val="004A00EB"/>
    <w:rsid w:val="004A01BC"/>
    <w:rsid w:val="004A0422"/>
    <w:rsid w:val="004A0DC4"/>
    <w:rsid w:val="004A12EC"/>
    <w:rsid w:val="004A1622"/>
    <w:rsid w:val="004A3CF3"/>
    <w:rsid w:val="004A45FA"/>
    <w:rsid w:val="004A47BB"/>
    <w:rsid w:val="004A4863"/>
    <w:rsid w:val="004A5537"/>
    <w:rsid w:val="004A584B"/>
    <w:rsid w:val="004A645F"/>
    <w:rsid w:val="004B09B9"/>
    <w:rsid w:val="004B48B2"/>
    <w:rsid w:val="004B554F"/>
    <w:rsid w:val="004B5F6C"/>
    <w:rsid w:val="004B6753"/>
    <w:rsid w:val="004B74F3"/>
    <w:rsid w:val="004B77D8"/>
    <w:rsid w:val="004C180D"/>
    <w:rsid w:val="004C1829"/>
    <w:rsid w:val="004C1832"/>
    <w:rsid w:val="004C1BCD"/>
    <w:rsid w:val="004C2824"/>
    <w:rsid w:val="004C30F8"/>
    <w:rsid w:val="004C356F"/>
    <w:rsid w:val="004C3F42"/>
    <w:rsid w:val="004C416B"/>
    <w:rsid w:val="004C42F2"/>
    <w:rsid w:val="004C5564"/>
    <w:rsid w:val="004C5C94"/>
    <w:rsid w:val="004C6FEC"/>
    <w:rsid w:val="004C7B62"/>
    <w:rsid w:val="004C7D09"/>
    <w:rsid w:val="004C7DF9"/>
    <w:rsid w:val="004D04A4"/>
    <w:rsid w:val="004D178F"/>
    <w:rsid w:val="004D4AEA"/>
    <w:rsid w:val="004D4DB7"/>
    <w:rsid w:val="004D4FFE"/>
    <w:rsid w:val="004D5E5B"/>
    <w:rsid w:val="004D7B3C"/>
    <w:rsid w:val="004D7D17"/>
    <w:rsid w:val="004E0681"/>
    <w:rsid w:val="004E193C"/>
    <w:rsid w:val="004E1A39"/>
    <w:rsid w:val="004E2039"/>
    <w:rsid w:val="004E21DE"/>
    <w:rsid w:val="004E2673"/>
    <w:rsid w:val="004E300D"/>
    <w:rsid w:val="004E30D8"/>
    <w:rsid w:val="004E3486"/>
    <w:rsid w:val="004E355C"/>
    <w:rsid w:val="004E3FCE"/>
    <w:rsid w:val="004E404F"/>
    <w:rsid w:val="004E4114"/>
    <w:rsid w:val="004E52CF"/>
    <w:rsid w:val="004E5F82"/>
    <w:rsid w:val="004E6ACD"/>
    <w:rsid w:val="004E6F97"/>
    <w:rsid w:val="004E6F9A"/>
    <w:rsid w:val="004E7241"/>
    <w:rsid w:val="004E76A5"/>
    <w:rsid w:val="004F03DD"/>
    <w:rsid w:val="004F075F"/>
    <w:rsid w:val="004F0D2E"/>
    <w:rsid w:val="004F311B"/>
    <w:rsid w:val="004F4349"/>
    <w:rsid w:val="00502096"/>
    <w:rsid w:val="00502107"/>
    <w:rsid w:val="0050340F"/>
    <w:rsid w:val="00503A3C"/>
    <w:rsid w:val="005052DB"/>
    <w:rsid w:val="00505F80"/>
    <w:rsid w:val="00505FA9"/>
    <w:rsid w:val="00506421"/>
    <w:rsid w:val="005102C2"/>
    <w:rsid w:val="00510AA9"/>
    <w:rsid w:val="00510B0E"/>
    <w:rsid w:val="0051119C"/>
    <w:rsid w:val="00511471"/>
    <w:rsid w:val="00511DDC"/>
    <w:rsid w:val="005120C5"/>
    <w:rsid w:val="00512837"/>
    <w:rsid w:val="00512BD9"/>
    <w:rsid w:val="00512FA9"/>
    <w:rsid w:val="00513B74"/>
    <w:rsid w:val="005167F8"/>
    <w:rsid w:val="005215DB"/>
    <w:rsid w:val="00522D40"/>
    <w:rsid w:val="00523724"/>
    <w:rsid w:val="00525359"/>
    <w:rsid w:val="00525C1B"/>
    <w:rsid w:val="00525C2C"/>
    <w:rsid w:val="00526C41"/>
    <w:rsid w:val="00527C8D"/>
    <w:rsid w:val="00530AEB"/>
    <w:rsid w:val="00530CAF"/>
    <w:rsid w:val="00530DD1"/>
    <w:rsid w:val="00531E7F"/>
    <w:rsid w:val="00531F4C"/>
    <w:rsid w:val="00532FC7"/>
    <w:rsid w:val="0053335A"/>
    <w:rsid w:val="00533584"/>
    <w:rsid w:val="00533F56"/>
    <w:rsid w:val="005343FA"/>
    <w:rsid w:val="00534DFA"/>
    <w:rsid w:val="0053543F"/>
    <w:rsid w:val="005362CD"/>
    <w:rsid w:val="0053778E"/>
    <w:rsid w:val="00537EE5"/>
    <w:rsid w:val="00540F80"/>
    <w:rsid w:val="005416F5"/>
    <w:rsid w:val="00541E95"/>
    <w:rsid w:val="00541F8A"/>
    <w:rsid w:val="00542865"/>
    <w:rsid w:val="00542AE4"/>
    <w:rsid w:val="0054303A"/>
    <w:rsid w:val="00543094"/>
    <w:rsid w:val="005438AA"/>
    <w:rsid w:val="00543FED"/>
    <w:rsid w:val="00543FF6"/>
    <w:rsid w:val="00544170"/>
    <w:rsid w:val="005457AE"/>
    <w:rsid w:val="005467F9"/>
    <w:rsid w:val="00546BEA"/>
    <w:rsid w:val="00546DC2"/>
    <w:rsid w:val="005470C2"/>
    <w:rsid w:val="005470FE"/>
    <w:rsid w:val="00550A5D"/>
    <w:rsid w:val="00550B91"/>
    <w:rsid w:val="00551B65"/>
    <w:rsid w:val="0055233C"/>
    <w:rsid w:val="0055292C"/>
    <w:rsid w:val="00552B31"/>
    <w:rsid w:val="00553259"/>
    <w:rsid w:val="005532DF"/>
    <w:rsid w:val="00553FB8"/>
    <w:rsid w:val="005550CE"/>
    <w:rsid w:val="005552B4"/>
    <w:rsid w:val="0055578A"/>
    <w:rsid w:val="00555DF7"/>
    <w:rsid w:val="00556736"/>
    <w:rsid w:val="00556756"/>
    <w:rsid w:val="0055798C"/>
    <w:rsid w:val="00560091"/>
    <w:rsid w:val="00560379"/>
    <w:rsid w:val="00560753"/>
    <w:rsid w:val="00560EA7"/>
    <w:rsid w:val="00561282"/>
    <w:rsid w:val="00562BA2"/>
    <w:rsid w:val="0056350B"/>
    <w:rsid w:val="00563CA3"/>
    <w:rsid w:val="0056471A"/>
    <w:rsid w:val="005658B0"/>
    <w:rsid w:val="00565F39"/>
    <w:rsid w:val="00566A90"/>
    <w:rsid w:val="00567B72"/>
    <w:rsid w:val="00567C2D"/>
    <w:rsid w:val="0057147F"/>
    <w:rsid w:val="00571E5A"/>
    <w:rsid w:val="0057204E"/>
    <w:rsid w:val="005723C1"/>
    <w:rsid w:val="005734B4"/>
    <w:rsid w:val="005737A6"/>
    <w:rsid w:val="00576043"/>
    <w:rsid w:val="005762E0"/>
    <w:rsid w:val="005764D4"/>
    <w:rsid w:val="00576DC3"/>
    <w:rsid w:val="00577BBE"/>
    <w:rsid w:val="00580046"/>
    <w:rsid w:val="00580FD3"/>
    <w:rsid w:val="005814AA"/>
    <w:rsid w:val="005817AF"/>
    <w:rsid w:val="005823AA"/>
    <w:rsid w:val="005826B6"/>
    <w:rsid w:val="0058302E"/>
    <w:rsid w:val="00583688"/>
    <w:rsid w:val="00583D88"/>
    <w:rsid w:val="005846EB"/>
    <w:rsid w:val="005851E5"/>
    <w:rsid w:val="005862F2"/>
    <w:rsid w:val="00586E3C"/>
    <w:rsid w:val="005871BB"/>
    <w:rsid w:val="00591197"/>
    <w:rsid w:val="005912C8"/>
    <w:rsid w:val="00592F47"/>
    <w:rsid w:val="0059323C"/>
    <w:rsid w:val="00593965"/>
    <w:rsid w:val="005948A7"/>
    <w:rsid w:val="00595192"/>
    <w:rsid w:val="00596215"/>
    <w:rsid w:val="0059692A"/>
    <w:rsid w:val="00596D7E"/>
    <w:rsid w:val="00597CCF"/>
    <w:rsid w:val="00597FCC"/>
    <w:rsid w:val="005A002A"/>
    <w:rsid w:val="005A1252"/>
    <w:rsid w:val="005A2D3B"/>
    <w:rsid w:val="005A2EA6"/>
    <w:rsid w:val="005A38C9"/>
    <w:rsid w:val="005A3A3E"/>
    <w:rsid w:val="005A58E5"/>
    <w:rsid w:val="005A74DA"/>
    <w:rsid w:val="005A7BA5"/>
    <w:rsid w:val="005B28E6"/>
    <w:rsid w:val="005B2C5E"/>
    <w:rsid w:val="005B4DA7"/>
    <w:rsid w:val="005B6193"/>
    <w:rsid w:val="005B6A60"/>
    <w:rsid w:val="005B6AEE"/>
    <w:rsid w:val="005B6FD4"/>
    <w:rsid w:val="005B71DA"/>
    <w:rsid w:val="005B7B7E"/>
    <w:rsid w:val="005C01A5"/>
    <w:rsid w:val="005C0882"/>
    <w:rsid w:val="005C11EC"/>
    <w:rsid w:val="005C206C"/>
    <w:rsid w:val="005C20C0"/>
    <w:rsid w:val="005C2384"/>
    <w:rsid w:val="005C3A0F"/>
    <w:rsid w:val="005C3EAE"/>
    <w:rsid w:val="005C52A3"/>
    <w:rsid w:val="005C5ACF"/>
    <w:rsid w:val="005C62D0"/>
    <w:rsid w:val="005C6422"/>
    <w:rsid w:val="005C67DA"/>
    <w:rsid w:val="005C74FD"/>
    <w:rsid w:val="005C7664"/>
    <w:rsid w:val="005C77F3"/>
    <w:rsid w:val="005C7E34"/>
    <w:rsid w:val="005D11E2"/>
    <w:rsid w:val="005D161F"/>
    <w:rsid w:val="005D1BFB"/>
    <w:rsid w:val="005D22E0"/>
    <w:rsid w:val="005D2A43"/>
    <w:rsid w:val="005D3812"/>
    <w:rsid w:val="005D630E"/>
    <w:rsid w:val="005D69C0"/>
    <w:rsid w:val="005D79A6"/>
    <w:rsid w:val="005D7DE1"/>
    <w:rsid w:val="005D7F14"/>
    <w:rsid w:val="005E022C"/>
    <w:rsid w:val="005E1111"/>
    <w:rsid w:val="005E1F6E"/>
    <w:rsid w:val="005E393A"/>
    <w:rsid w:val="005E4042"/>
    <w:rsid w:val="005E4942"/>
    <w:rsid w:val="005E4C7D"/>
    <w:rsid w:val="005E5510"/>
    <w:rsid w:val="005E652A"/>
    <w:rsid w:val="005E67DE"/>
    <w:rsid w:val="005E6BAB"/>
    <w:rsid w:val="005F25D7"/>
    <w:rsid w:val="005F28E1"/>
    <w:rsid w:val="005F2B84"/>
    <w:rsid w:val="005F3341"/>
    <w:rsid w:val="005F5834"/>
    <w:rsid w:val="005F6141"/>
    <w:rsid w:val="005F64EF"/>
    <w:rsid w:val="005F7B3A"/>
    <w:rsid w:val="005F7BC3"/>
    <w:rsid w:val="0060002B"/>
    <w:rsid w:val="006006AA"/>
    <w:rsid w:val="006009CC"/>
    <w:rsid w:val="00600AC8"/>
    <w:rsid w:val="0060114A"/>
    <w:rsid w:val="00601DF8"/>
    <w:rsid w:val="0060463A"/>
    <w:rsid w:val="00604B5E"/>
    <w:rsid w:val="00604E6B"/>
    <w:rsid w:val="00605232"/>
    <w:rsid w:val="00605B44"/>
    <w:rsid w:val="00605D0F"/>
    <w:rsid w:val="00606E97"/>
    <w:rsid w:val="0061016B"/>
    <w:rsid w:val="00610F1D"/>
    <w:rsid w:val="0061119D"/>
    <w:rsid w:val="00611526"/>
    <w:rsid w:val="00611A48"/>
    <w:rsid w:val="006121DB"/>
    <w:rsid w:val="00612A13"/>
    <w:rsid w:val="00614026"/>
    <w:rsid w:val="006145CF"/>
    <w:rsid w:val="00614753"/>
    <w:rsid w:val="00615312"/>
    <w:rsid w:val="00615C44"/>
    <w:rsid w:val="00615F29"/>
    <w:rsid w:val="00616A75"/>
    <w:rsid w:val="00616AFE"/>
    <w:rsid w:val="006203DC"/>
    <w:rsid w:val="006218B7"/>
    <w:rsid w:val="00622EF5"/>
    <w:rsid w:val="00623096"/>
    <w:rsid w:val="00623D61"/>
    <w:rsid w:val="006242C6"/>
    <w:rsid w:val="00624700"/>
    <w:rsid w:val="00624DF4"/>
    <w:rsid w:val="00624FD4"/>
    <w:rsid w:val="00625BE7"/>
    <w:rsid w:val="00625D58"/>
    <w:rsid w:val="00626167"/>
    <w:rsid w:val="006268B5"/>
    <w:rsid w:val="00627FB3"/>
    <w:rsid w:val="0063155B"/>
    <w:rsid w:val="006337DC"/>
    <w:rsid w:val="0063411E"/>
    <w:rsid w:val="006341A0"/>
    <w:rsid w:val="0063430D"/>
    <w:rsid w:val="00634C3C"/>
    <w:rsid w:val="0063568C"/>
    <w:rsid w:val="0063583F"/>
    <w:rsid w:val="00635D48"/>
    <w:rsid w:val="0063726A"/>
    <w:rsid w:val="00637553"/>
    <w:rsid w:val="006401B4"/>
    <w:rsid w:val="006408BA"/>
    <w:rsid w:val="00641644"/>
    <w:rsid w:val="0064201C"/>
    <w:rsid w:val="00642E84"/>
    <w:rsid w:val="006445F5"/>
    <w:rsid w:val="00644B58"/>
    <w:rsid w:val="00645B3C"/>
    <w:rsid w:val="00645CC0"/>
    <w:rsid w:val="00646056"/>
    <w:rsid w:val="0064695D"/>
    <w:rsid w:val="00647484"/>
    <w:rsid w:val="00647A25"/>
    <w:rsid w:val="00650975"/>
    <w:rsid w:val="00650EB9"/>
    <w:rsid w:val="00650F60"/>
    <w:rsid w:val="00652F6A"/>
    <w:rsid w:val="00653803"/>
    <w:rsid w:val="00653912"/>
    <w:rsid w:val="00654416"/>
    <w:rsid w:val="00655A64"/>
    <w:rsid w:val="00656471"/>
    <w:rsid w:val="00656D1F"/>
    <w:rsid w:val="00657146"/>
    <w:rsid w:val="006600CA"/>
    <w:rsid w:val="00660580"/>
    <w:rsid w:val="00660736"/>
    <w:rsid w:val="00660830"/>
    <w:rsid w:val="006616E7"/>
    <w:rsid w:val="00662327"/>
    <w:rsid w:val="00663109"/>
    <w:rsid w:val="0066483D"/>
    <w:rsid w:val="00667ED5"/>
    <w:rsid w:val="00670FD4"/>
    <w:rsid w:val="00671815"/>
    <w:rsid w:val="006719C7"/>
    <w:rsid w:val="00672696"/>
    <w:rsid w:val="006727E6"/>
    <w:rsid w:val="00672F41"/>
    <w:rsid w:val="006732D6"/>
    <w:rsid w:val="006737D6"/>
    <w:rsid w:val="00673BE0"/>
    <w:rsid w:val="006740AD"/>
    <w:rsid w:val="0067590C"/>
    <w:rsid w:val="00676954"/>
    <w:rsid w:val="006779AD"/>
    <w:rsid w:val="00677A65"/>
    <w:rsid w:val="006807E9"/>
    <w:rsid w:val="00680C33"/>
    <w:rsid w:val="00682233"/>
    <w:rsid w:val="006824DC"/>
    <w:rsid w:val="00683ED8"/>
    <w:rsid w:val="0068457F"/>
    <w:rsid w:val="00684D6C"/>
    <w:rsid w:val="00684EFB"/>
    <w:rsid w:val="00685B89"/>
    <w:rsid w:val="00686D0C"/>
    <w:rsid w:val="00686D20"/>
    <w:rsid w:val="00687811"/>
    <w:rsid w:val="00687908"/>
    <w:rsid w:val="00687D05"/>
    <w:rsid w:val="00690BF6"/>
    <w:rsid w:val="00691814"/>
    <w:rsid w:val="00691C39"/>
    <w:rsid w:val="00692321"/>
    <w:rsid w:val="006927B8"/>
    <w:rsid w:val="0069283D"/>
    <w:rsid w:val="00696593"/>
    <w:rsid w:val="006A1767"/>
    <w:rsid w:val="006A2520"/>
    <w:rsid w:val="006A262E"/>
    <w:rsid w:val="006A2EC6"/>
    <w:rsid w:val="006A37AF"/>
    <w:rsid w:val="006A3F51"/>
    <w:rsid w:val="006A52C4"/>
    <w:rsid w:val="006A54A1"/>
    <w:rsid w:val="006A55CF"/>
    <w:rsid w:val="006A7890"/>
    <w:rsid w:val="006B0B55"/>
    <w:rsid w:val="006B130D"/>
    <w:rsid w:val="006B18CC"/>
    <w:rsid w:val="006B1CBB"/>
    <w:rsid w:val="006B21AD"/>
    <w:rsid w:val="006B2CE6"/>
    <w:rsid w:val="006B309E"/>
    <w:rsid w:val="006B412E"/>
    <w:rsid w:val="006B46DA"/>
    <w:rsid w:val="006B5613"/>
    <w:rsid w:val="006B57FF"/>
    <w:rsid w:val="006B7444"/>
    <w:rsid w:val="006C226B"/>
    <w:rsid w:val="006C26E9"/>
    <w:rsid w:val="006C35AD"/>
    <w:rsid w:val="006C4033"/>
    <w:rsid w:val="006C4728"/>
    <w:rsid w:val="006C4F02"/>
    <w:rsid w:val="006C55C1"/>
    <w:rsid w:val="006C63D5"/>
    <w:rsid w:val="006C642D"/>
    <w:rsid w:val="006C6583"/>
    <w:rsid w:val="006C6639"/>
    <w:rsid w:val="006C70B1"/>
    <w:rsid w:val="006C7DA3"/>
    <w:rsid w:val="006D1AE0"/>
    <w:rsid w:val="006D441D"/>
    <w:rsid w:val="006D4D7D"/>
    <w:rsid w:val="006D5741"/>
    <w:rsid w:val="006D5A4B"/>
    <w:rsid w:val="006D62C0"/>
    <w:rsid w:val="006D6476"/>
    <w:rsid w:val="006D6955"/>
    <w:rsid w:val="006D717B"/>
    <w:rsid w:val="006D73B7"/>
    <w:rsid w:val="006D7FC9"/>
    <w:rsid w:val="006E0482"/>
    <w:rsid w:val="006E17F2"/>
    <w:rsid w:val="006E19EA"/>
    <w:rsid w:val="006E1D10"/>
    <w:rsid w:val="006E28EA"/>
    <w:rsid w:val="006E2BFA"/>
    <w:rsid w:val="006E30B2"/>
    <w:rsid w:val="006E3126"/>
    <w:rsid w:val="006E399C"/>
    <w:rsid w:val="006E3ACD"/>
    <w:rsid w:val="006E42BA"/>
    <w:rsid w:val="006E4E61"/>
    <w:rsid w:val="006E57B5"/>
    <w:rsid w:val="006E5A23"/>
    <w:rsid w:val="006E620D"/>
    <w:rsid w:val="006E645C"/>
    <w:rsid w:val="006F02A3"/>
    <w:rsid w:val="006F0938"/>
    <w:rsid w:val="006F2E9B"/>
    <w:rsid w:val="006F3150"/>
    <w:rsid w:val="006F3490"/>
    <w:rsid w:val="006F4018"/>
    <w:rsid w:val="006F4D55"/>
    <w:rsid w:val="006F5013"/>
    <w:rsid w:val="006F547A"/>
    <w:rsid w:val="006F66C3"/>
    <w:rsid w:val="006F702C"/>
    <w:rsid w:val="006F7464"/>
    <w:rsid w:val="006F7FF1"/>
    <w:rsid w:val="007007A6"/>
    <w:rsid w:val="007008E6"/>
    <w:rsid w:val="0070097A"/>
    <w:rsid w:val="00700EC2"/>
    <w:rsid w:val="00701F66"/>
    <w:rsid w:val="0070243B"/>
    <w:rsid w:val="0070311E"/>
    <w:rsid w:val="00703637"/>
    <w:rsid w:val="00704541"/>
    <w:rsid w:val="00704E27"/>
    <w:rsid w:val="0070610E"/>
    <w:rsid w:val="00707BC8"/>
    <w:rsid w:val="00707D89"/>
    <w:rsid w:val="007112AC"/>
    <w:rsid w:val="007115F7"/>
    <w:rsid w:val="00711A61"/>
    <w:rsid w:val="007127E0"/>
    <w:rsid w:val="007130B5"/>
    <w:rsid w:val="007132EA"/>
    <w:rsid w:val="007133F7"/>
    <w:rsid w:val="0071396E"/>
    <w:rsid w:val="00713A4F"/>
    <w:rsid w:val="00715ADF"/>
    <w:rsid w:val="00715DA4"/>
    <w:rsid w:val="00715F79"/>
    <w:rsid w:val="00716EDE"/>
    <w:rsid w:val="00716F2C"/>
    <w:rsid w:val="00717CC0"/>
    <w:rsid w:val="00720186"/>
    <w:rsid w:val="007203FA"/>
    <w:rsid w:val="00720F70"/>
    <w:rsid w:val="00720F8C"/>
    <w:rsid w:val="00721048"/>
    <w:rsid w:val="00721A72"/>
    <w:rsid w:val="007223E9"/>
    <w:rsid w:val="00722C90"/>
    <w:rsid w:val="00723094"/>
    <w:rsid w:val="007235E0"/>
    <w:rsid w:val="00723CF5"/>
    <w:rsid w:val="00725625"/>
    <w:rsid w:val="007259DE"/>
    <w:rsid w:val="00725CE8"/>
    <w:rsid w:val="00725D0C"/>
    <w:rsid w:val="00725D61"/>
    <w:rsid w:val="00725D79"/>
    <w:rsid w:val="007265CA"/>
    <w:rsid w:val="00726D7E"/>
    <w:rsid w:val="0072732D"/>
    <w:rsid w:val="0073011B"/>
    <w:rsid w:val="00730143"/>
    <w:rsid w:val="007306AF"/>
    <w:rsid w:val="00730711"/>
    <w:rsid w:val="007327A9"/>
    <w:rsid w:val="00732929"/>
    <w:rsid w:val="00732B2F"/>
    <w:rsid w:val="00732C4C"/>
    <w:rsid w:val="00733A52"/>
    <w:rsid w:val="00734051"/>
    <w:rsid w:val="007349DB"/>
    <w:rsid w:val="00735718"/>
    <w:rsid w:val="00736FBA"/>
    <w:rsid w:val="007400F6"/>
    <w:rsid w:val="007405A2"/>
    <w:rsid w:val="0074083F"/>
    <w:rsid w:val="00740ADA"/>
    <w:rsid w:val="007418CD"/>
    <w:rsid w:val="00742678"/>
    <w:rsid w:val="00742CE6"/>
    <w:rsid w:val="00743D48"/>
    <w:rsid w:val="00744296"/>
    <w:rsid w:val="00744B9F"/>
    <w:rsid w:val="00744CCA"/>
    <w:rsid w:val="007466D5"/>
    <w:rsid w:val="007468AD"/>
    <w:rsid w:val="0074745D"/>
    <w:rsid w:val="00750694"/>
    <w:rsid w:val="007514DD"/>
    <w:rsid w:val="0075274C"/>
    <w:rsid w:val="0075325A"/>
    <w:rsid w:val="00754380"/>
    <w:rsid w:val="007547AE"/>
    <w:rsid w:val="0075597E"/>
    <w:rsid w:val="007565F3"/>
    <w:rsid w:val="00756629"/>
    <w:rsid w:val="0075670A"/>
    <w:rsid w:val="00756E08"/>
    <w:rsid w:val="0075765E"/>
    <w:rsid w:val="007600D2"/>
    <w:rsid w:val="0076051C"/>
    <w:rsid w:val="0076136D"/>
    <w:rsid w:val="00761373"/>
    <w:rsid w:val="00762B6A"/>
    <w:rsid w:val="007631E8"/>
    <w:rsid w:val="00763467"/>
    <w:rsid w:val="00763A83"/>
    <w:rsid w:val="007644E7"/>
    <w:rsid w:val="00764B24"/>
    <w:rsid w:val="00764EE9"/>
    <w:rsid w:val="00765467"/>
    <w:rsid w:val="00765860"/>
    <w:rsid w:val="00765D34"/>
    <w:rsid w:val="00766F33"/>
    <w:rsid w:val="00767244"/>
    <w:rsid w:val="00767D89"/>
    <w:rsid w:val="0077002F"/>
    <w:rsid w:val="0077071D"/>
    <w:rsid w:val="00772148"/>
    <w:rsid w:val="007729FC"/>
    <w:rsid w:val="007732CF"/>
    <w:rsid w:val="00773955"/>
    <w:rsid w:val="00773D10"/>
    <w:rsid w:val="00774263"/>
    <w:rsid w:val="00774431"/>
    <w:rsid w:val="007747EF"/>
    <w:rsid w:val="00776D7F"/>
    <w:rsid w:val="00776D82"/>
    <w:rsid w:val="00777C0F"/>
    <w:rsid w:val="00777D29"/>
    <w:rsid w:val="007804D3"/>
    <w:rsid w:val="00780A77"/>
    <w:rsid w:val="0078163B"/>
    <w:rsid w:val="007819C4"/>
    <w:rsid w:val="00781CE1"/>
    <w:rsid w:val="007830AB"/>
    <w:rsid w:val="00783C80"/>
    <w:rsid w:val="00783FDF"/>
    <w:rsid w:val="007847F0"/>
    <w:rsid w:val="007853CB"/>
    <w:rsid w:val="0078586D"/>
    <w:rsid w:val="00786E4A"/>
    <w:rsid w:val="0078754F"/>
    <w:rsid w:val="0079121F"/>
    <w:rsid w:val="0079144B"/>
    <w:rsid w:val="00792581"/>
    <w:rsid w:val="00793689"/>
    <w:rsid w:val="00793890"/>
    <w:rsid w:val="00794BB5"/>
    <w:rsid w:val="00797B08"/>
    <w:rsid w:val="007A0085"/>
    <w:rsid w:val="007A0378"/>
    <w:rsid w:val="007A06E7"/>
    <w:rsid w:val="007A13CD"/>
    <w:rsid w:val="007A4420"/>
    <w:rsid w:val="007A675F"/>
    <w:rsid w:val="007A7008"/>
    <w:rsid w:val="007A73B6"/>
    <w:rsid w:val="007A7660"/>
    <w:rsid w:val="007A7EA1"/>
    <w:rsid w:val="007B074A"/>
    <w:rsid w:val="007B1633"/>
    <w:rsid w:val="007B1AFB"/>
    <w:rsid w:val="007B214E"/>
    <w:rsid w:val="007B3483"/>
    <w:rsid w:val="007B35B9"/>
    <w:rsid w:val="007B41E2"/>
    <w:rsid w:val="007B47AF"/>
    <w:rsid w:val="007B4995"/>
    <w:rsid w:val="007B6622"/>
    <w:rsid w:val="007B6879"/>
    <w:rsid w:val="007B7AB8"/>
    <w:rsid w:val="007C00BB"/>
    <w:rsid w:val="007C11A9"/>
    <w:rsid w:val="007C3605"/>
    <w:rsid w:val="007C37FE"/>
    <w:rsid w:val="007C395C"/>
    <w:rsid w:val="007C3B6D"/>
    <w:rsid w:val="007C3E3F"/>
    <w:rsid w:val="007C4300"/>
    <w:rsid w:val="007C44CF"/>
    <w:rsid w:val="007C44D3"/>
    <w:rsid w:val="007C48CE"/>
    <w:rsid w:val="007C5328"/>
    <w:rsid w:val="007C624E"/>
    <w:rsid w:val="007C6603"/>
    <w:rsid w:val="007C6F53"/>
    <w:rsid w:val="007C6FCF"/>
    <w:rsid w:val="007D00A6"/>
    <w:rsid w:val="007D03C2"/>
    <w:rsid w:val="007D0553"/>
    <w:rsid w:val="007D11CA"/>
    <w:rsid w:val="007D1674"/>
    <w:rsid w:val="007D21FF"/>
    <w:rsid w:val="007D321D"/>
    <w:rsid w:val="007D3377"/>
    <w:rsid w:val="007D3658"/>
    <w:rsid w:val="007D3A57"/>
    <w:rsid w:val="007D3C08"/>
    <w:rsid w:val="007D4D73"/>
    <w:rsid w:val="007D592D"/>
    <w:rsid w:val="007D5D99"/>
    <w:rsid w:val="007D75D3"/>
    <w:rsid w:val="007E113D"/>
    <w:rsid w:val="007E1283"/>
    <w:rsid w:val="007E1475"/>
    <w:rsid w:val="007E1D65"/>
    <w:rsid w:val="007E1F65"/>
    <w:rsid w:val="007E248C"/>
    <w:rsid w:val="007E27E6"/>
    <w:rsid w:val="007E2D7C"/>
    <w:rsid w:val="007E301C"/>
    <w:rsid w:val="007E34AF"/>
    <w:rsid w:val="007E4B5A"/>
    <w:rsid w:val="007E519F"/>
    <w:rsid w:val="007E6140"/>
    <w:rsid w:val="007E77F7"/>
    <w:rsid w:val="007E790A"/>
    <w:rsid w:val="007E7D9D"/>
    <w:rsid w:val="007F0292"/>
    <w:rsid w:val="007F099A"/>
    <w:rsid w:val="007F1C16"/>
    <w:rsid w:val="007F2309"/>
    <w:rsid w:val="007F6408"/>
    <w:rsid w:val="007F6AB9"/>
    <w:rsid w:val="007F7B47"/>
    <w:rsid w:val="0080012B"/>
    <w:rsid w:val="00800980"/>
    <w:rsid w:val="008014AA"/>
    <w:rsid w:val="00801678"/>
    <w:rsid w:val="00801BBD"/>
    <w:rsid w:val="00802DA9"/>
    <w:rsid w:val="00803B66"/>
    <w:rsid w:val="00803CB5"/>
    <w:rsid w:val="008042D3"/>
    <w:rsid w:val="00804336"/>
    <w:rsid w:val="00804450"/>
    <w:rsid w:val="0080498C"/>
    <w:rsid w:val="00804FD2"/>
    <w:rsid w:val="0080527D"/>
    <w:rsid w:val="00807154"/>
    <w:rsid w:val="00807908"/>
    <w:rsid w:val="00807F3A"/>
    <w:rsid w:val="00810B27"/>
    <w:rsid w:val="0081102F"/>
    <w:rsid w:val="00811E7D"/>
    <w:rsid w:val="00814656"/>
    <w:rsid w:val="00814829"/>
    <w:rsid w:val="00814A6C"/>
    <w:rsid w:val="00815172"/>
    <w:rsid w:val="00815636"/>
    <w:rsid w:val="00815CA8"/>
    <w:rsid w:val="00816694"/>
    <w:rsid w:val="00816BFD"/>
    <w:rsid w:val="00817113"/>
    <w:rsid w:val="00817796"/>
    <w:rsid w:val="008212A7"/>
    <w:rsid w:val="008225BE"/>
    <w:rsid w:val="0082360C"/>
    <w:rsid w:val="00823CB0"/>
    <w:rsid w:val="0082472D"/>
    <w:rsid w:val="00824A37"/>
    <w:rsid w:val="00824B2E"/>
    <w:rsid w:val="008250BA"/>
    <w:rsid w:val="0082512C"/>
    <w:rsid w:val="008302D4"/>
    <w:rsid w:val="0083047B"/>
    <w:rsid w:val="00830705"/>
    <w:rsid w:val="00830BAB"/>
    <w:rsid w:val="008314E0"/>
    <w:rsid w:val="00832AAF"/>
    <w:rsid w:val="00833328"/>
    <w:rsid w:val="00833550"/>
    <w:rsid w:val="00833C08"/>
    <w:rsid w:val="0083403B"/>
    <w:rsid w:val="0083643F"/>
    <w:rsid w:val="008364C3"/>
    <w:rsid w:val="008367E3"/>
    <w:rsid w:val="008367F4"/>
    <w:rsid w:val="00836AC2"/>
    <w:rsid w:val="00836EFF"/>
    <w:rsid w:val="00837F99"/>
    <w:rsid w:val="00840201"/>
    <w:rsid w:val="0084058F"/>
    <w:rsid w:val="0084133E"/>
    <w:rsid w:val="00841FE0"/>
    <w:rsid w:val="00843BBA"/>
    <w:rsid w:val="008445E5"/>
    <w:rsid w:val="00844899"/>
    <w:rsid w:val="00844CF2"/>
    <w:rsid w:val="00844EA0"/>
    <w:rsid w:val="008450DB"/>
    <w:rsid w:val="008451CE"/>
    <w:rsid w:val="0084725D"/>
    <w:rsid w:val="008476AB"/>
    <w:rsid w:val="00847EA8"/>
    <w:rsid w:val="0085036B"/>
    <w:rsid w:val="0085040F"/>
    <w:rsid w:val="008522BD"/>
    <w:rsid w:val="008527B2"/>
    <w:rsid w:val="008529B0"/>
    <w:rsid w:val="00852A47"/>
    <w:rsid w:val="00852A89"/>
    <w:rsid w:val="00852E5E"/>
    <w:rsid w:val="00852F70"/>
    <w:rsid w:val="0085320E"/>
    <w:rsid w:val="008532EE"/>
    <w:rsid w:val="00853B59"/>
    <w:rsid w:val="008546C6"/>
    <w:rsid w:val="00854C9C"/>
    <w:rsid w:val="00855613"/>
    <w:rsid w:val="008562AE"/>
    <w:rsid w:val="008575A0"/>
    <w:rsid w:val="00861A35"/>
    <w:rsid w:val="00862A66"/>
    <w:rsid w:val="00862E18"/>
    <w:rsid w:val="00865F2B"/>
    <w:rsid w:val="008668B5"/>
    <w:rsid w:val="008668F7"/>
    <w:rsid w:val="00866CAF"/>
    <w:rsid w:val="00871AB0"/>
    <w:rsid w:val="008726D0"/>
    <w:rsid w:val="00872880"/>
    <w:rsid w:val="00872E79"/>
    <w:rsid w:val="008732A4"/>
    <w:rsid w:val="00875738"/>
    <w:rsid w:val="008765C7"/>
    <w:rsid w:val="00876A5D"/>
    <w:rsid w:val="00876D2F"/>
    <w:rsid w:val="00880025"/>
    <w:rsid w:val="0088164D"/>
    <w:rsid w:val="0088229D"/>
    <w:rsid w:val="008835AE"/>
    <w:rsid w:val="008838D6"/>
    <w:rsid w:val="00883ACF"/>
    <w:rsid w:val="00883BD3"/>
    <w:rsid w:val="00886D9D"/>
    <w:rsid w:val="008879A4"/>
    <w:rsid w:val="00887C4E"/>
    <w:rsid w:val="008902B6"/>
    <w:rsid w:val="00890FDA"/>
    <w:rsid w:val="00892242"/>
    <w:rsid w:val="00892F1A"/>
    <w:rsid w:val="0089332B"/>
    <w:rsid w:val="0089421D"/>
    <w:rsid w:val="00894231"/>
    <w:rsid w:val="00895B90"/>
    <w:rsid w:val="00896AA4"/>
    <w:rsid w:val="00896D43"/>
    <w:rsid w:val="00897B57"/>
    <w:rsid w:val="008A08EE"/>
    <w:rsid w:val="008A0B7E"/>
    <w:rsid w:val="008A1328"/>
    <w:rsid w:val="008A18FE"/>
    <w:rsid w:val="008A1D89"/>
    <w:rsid w:val="008A29E6"/>
    <w:rsid w:val="008A3165"/>
    <w:rsid w:val="008A45C0"/>
    <w:rsid w:val="008A4623"/>
    <w:rsid w:val="008A5297"/>
    <w:rsid w:val="008A5FAE"/>
    <w:rsid w:val="008B0424"/>
    <w:rsid w:val="008B074C"/>
    <w:rsid w:val="008B0BCF"/>
    <w:rsid w:val="008B105B"/>
    <w:rsid w:val="008B1076"/>
    <w:rsid w:val="008B11B4"/>
    <w:rsid w:val="008B124D"/>
    <w:rsid w:val="008B2197"/>
    <w:rsid w:val="008B2981"/>
    <w:rsid w:val="008B39FD"/>
    <w:rsid w:val="008B420C"/>
    <w:rsid w:val="008B567A"/>
    <w:rsid w:val="008B6B27"/>
    <w:rsid w:val="008B6B88"/>
    <w:rsid w:val="008C0980"/>
    <w:rsid w:val="008C0BF9"/>
    <w:rsid w:val="008C254B"/>
    <w:rsid w:val="008C2DD2"/>
    <w:rsid w:val="008C326C"/>
    <w:rsid w:val="008C3746"/>
    <w:rsid w:val="008C4256"/>
    <w:rsid w:val="008C42F8"/>
    <w:rsid w:val="008C5C2A"/>
    <w:rsid w:val="008C6736"/>
    <w:rsid w:val="008C68E1"/>
    <w:rsid w:val="008D10CD"/>
    <w:rsid w:val="008D1F1C"/>
    <w:rsid w:val="008D30BF"/>
    <w:rsid w:val="008D3BDB"/>
    <w:rsid w:val="008D3CDC"/>
    <w:rsid w:val="008D47B8"/>
    <w:rsid w:val="008D5380"/>
    <w:rsid w:val="008D6471"/>
    <w:rsid w:val="008D6EDD"/>
    <w:rsid w:val="008D70A3"/>
    <w:rsid w:val="008D741F"/>
    <w:rsid w:val="008D75AD"/>
    <w:rsid w:val="008D77C5"/>
    <w:rsid w:val="008D792C"/>
    <w:rsid w:val="008D796A"/>
    <w:rsid w:val="008E0249"/>
    <w:rsid w:val="008E34AD"/>
    <w:rsid w:val="008E361C"/>
    <w:rsid w:val="008E3B48"/>
    <w:rsid w:val="008E4C22"/>
    <w:rsid w:val="008E5101"/>
    <w:rsid w:val="008E592C"/>
    <w:rsid w:val="008E5A9C"/>
    <w:rsid w:val="008E624F"/>
    <w:rsid w:val="008E673A"/>
    <w:rsid w:val="008E686B"/>
    <w:rsid w:val="008E7906"/>
    <w:rsid w:val="008E7A09"/>
    <w:rsid w:val="008E7D25"/>
    <w:rsid w:val="008F2AC3"/>
    <w:rsid w:val="008F30F5"/>
    <w:rsid w:val="008F3E03"/>
    <w:rsid w:val="008F45C0"/>
    <w:rsid w:val="008F5D3D"/>
    <w:rsid w:val="008F6C68"/>
    <w:rsid w:val="008F7C15"/>
    <w:rsid w:val="00900E5B"/>
    <w:rsid w:val="009010CB"/>
    <w:rsid w:val="0090165C"/>
    <w:rsid w:val="00901A94"/>
    <w:rsid w:val="009021D6"/>
    <w:rsid w:val="00904B9C"/>
    <w:rsid w:val="00906045"/>
    <w:rsid w:val="009067AF"/>
    <w:rsid w:val="00906E8D"/>
    <w:rsid w:val="0090773A"/>
    <w:rsid w:val="009100D8"/>
    <w:rsid w:val="009109B0"/>
    <w:rsid w:val="00911C26"/>
    <w:rsid w:val="00912B6B"/>
    <w:rsid w:val="00913219"/>
    <w:rsid w:val="00916B25"/>
    <w:rsid w:val="00916E9A"/>
    <w:rsid w:val="009177AD"/>
    <w:rsid w:val="00920BD6"/>
    <w:rsid w:val="009218DD"/>
    <w:rsid w:val="009223E3"/>
    <w:rsid w:val="00922A1E"/>
    <w:rsid w:val="009232B3"/>
    <w:rsid w:val="0092419E"/>
    <w:rsid w:val="00924A4B"/>
    <w:rsid w:val="0092528E"/>
    <w:rsid w:val="009253D8"/>
    <w:rsid w:val="00926539"/>
    <w:rsid w:val="00926676"/>
    <w:rsid w:val="00926BAA"/>
    <w:rsid w:val="00926F63"/>
    <w:rsid w:val="00930679"/>
    <w:rsid w:val="009318CE"/>
    <w:rsid w:val="0093278F"/>
    <w:rsid w:val="00933039"/>
    <w:rsid w:val="009334B1"/>
    <w:rsid w:val="00933B6A"/>
    <w:rsid w:val="00933CC0"/>
    <w:rsid w:val="00933D16"/>
    <w:rsid w:val="00934508"/>
    <w:rsid w:val="00934AAE"/>
    <w:rsid w:val="00934F92"/>
    <w:rsid w:val="009359BA"/>
    <w:rsid w:val="0093621E"/>
    <w:rsid w:val="009371A0"/>
    <w:rsid w:val="009373B7"/>
    <w:rsid w:val="00937DC3"/>
    <w:rsid w:val="00941715"/>
    <w:rsid w:val="00942524"/>
    <w:rsid w:val="009437CD"/>
    <w:rsid w:val="009449AD"/>
    <w:rsid w:val="00945F1D"/>
    <w:rsid w:val="00945F6C"/>
    <w:rsid w:val="00946278"/>
    <w:rsid w:val="00946471"/>
    <w:rsid w:val="00946AAA"/>
    <w:rsid w:val="00946EBB"/>
    <w:rsid w:val="00947304"/>
    <w:rsid w:val="00947E4A"/>
    <w:rsid w:val="009504B0"/>
    <w:rsid w:val="00950742"/>
    <w:rsid w:val="00950788"/>
    <w:rsid w:val="00950ACA"/>
    <w:rsid w:val="00950FDE"/>
    <w:rsid w:val="00951223"/>
    <w:rsid w:val="0095178E"/>
    <w:rsid w:val="009517FD"/>
    <w:rsid w:val="00951A05"/>
    <w:rsid w:val="00952E45"/>
    <w:rsid w:val="009537A4"/>
    <w:rsid w:val="00954014"/>
    <w:rsid w:val="0095418E"/>
    <w:rsid w:val="009542B2"/>
    <w:rsid w:val="00955829"/>
    <w:rsid w:val="00956BCA"/>
    <w:rsid w:val="0095745C"/>
    <w:rsid w:val="0096023D"/>
    <w:rsid w:val="009603EE"/>
    <w:rsid w:val="00960B85"/>
    <w:rsid w:val="00961DEC"/>
    <w:rsid w:val="009627F4"/>
    <w:rsid w:val="00962B93"/>
    <w:rsid w:val="00963BFC"/>
    <w:rsid w:val="00965854"/>
    <w:rsid w:val="0096599C"/>
    <w:rsid w:val="00965B71"/>
    <w:rsid w:val="00965B7B"/>
    <w:rsid w:val="00965CC5"/>
    <w:rsid w:val="0096780D"/>
    <w:rsid w:val="00970D99"/>
    <w:rsid w:val="009715FA"/>
    <w:rsid w:val="00972EF7"/>
    <w:rsid w:val="00972F6B"/>
    <w:rsid w:val="00973618"/>
    <w:rsid w:val="00973A23"/>
    <w:rsid w:val="00973B37"/>
    <w:rsid w:val="00973C0D"/>
    <w:rsid w:val="0097511C"/>
    <w:rsid w:val="009759B2"/>
    <w:rsid w:val="00975F8A"/>
    <w:rsid w:val="0097666D"/>
    <w:rsid w:val="00976D49"/>
    <w:rsid w:val="00976F5B"/>
    <w:rsid w:val="0097777A"/>
    <w:rsid w:val="00977B7D"/>
    <w:rsid w:val="00980C95"/>
    <w:rsid w:val="00981374"/>
    <w:rsid w:val="009825B6"/>
    <w:rsid w:val="009832D6"/>
    <w:rsid w:val="00983D8D"/>
    <w:rsid w:val="0098455C"/>
    <w:rsid w:val="009849AC"/>
    <w:rsid w:val="00984A27"/>
    <w:rsid w:val="00984CD2"/>
    <w:rsid w:val="009858D5"/>
    <w:rsid w:val="00985CA1"/>
    <w:rsid w:val="00985E54"/>
    <w:rsid w:val="0098602F"/>
    <w:rsid w:val="00986D10"/>
    <w:rsid w:val="00986F8E"/>
    <w:rsid w:val="009877F1"/>
    <w:rsid w:val="009908B6"/>
    <w:rsid w:val="00990FB8"/>
    <w:rsid w:val="00991738"/>
    <w:rsid w:val="009919AD"/>
    <w:rsid w:val="00991CE2"/>
    <w:rsid w:val="00992393"/>
    <w:rsid w:val="009924A3"/>
    <w:rsid w:val="009930DB"/>
    <w:rsid w:val="00993541"/>
    <w:rsid w:val="00994180"/>
    <w:rsid w:val="0099448C"/>
    <w:rsid w:val="009944E5"/>
    <w:rsid w:val="00994561"/>
    <w:rsid w:val="00995D4D"/>
    <w:rsid w:val="00995E74"/>
    <w:rsid w:val="00996B63"/>
    <w:rsid w:val="00996CF6"/>
    <w:rsid w:val="009971CE"/>
    <w:rsid w:val="00997504"/>
    <w:rsid w:val="00997DB4"/>
    <w:rsid w:val="009A27F7"/>
    <w:rsid w:val="009A3433"/>
    <w:rsid w:val="009A3BE9"/>
    <w:rsid w:val="009A49C5"/>
    <w:rsid w:val="009A4EE9"/>
    <w:rsid w:val="009A5492"/>
    <w:rsid w:val="009A578E"/>
    <w:rsid w:val="009A6DEE"/>
    <w:rsid w:val="009A7E73"/>
    <w:rsid w:val="009B0659"/>
    <w:rsid w:val="009B0669"/>
    <w:rsid w:val="009B099D"/>
    <w:rsid w:val="009B0AFA"/>
    <w:rsid w:val="009B1306"/>
    <w:rsid w:val="009B16E2"/>
    <w:rsid w:val="009B19C8"/>
    <w:rsid w:val="009B1F94"/>
    <w:rsid w:val="009B4125"/>
    <w:rsid w:val="009B4B64"/>
    <w:rsid w:val="009B5287"/>
    <w:rsid w:val="009B5B6A"/>
    <w:rsid w:val="009B6638"/>
    <w:rsid w:val="009B69C6"/>
    <w:rsid w:val="009B6B9B"/>
    <w:rsid w:val="009B6BC4"/>
    <w:rsid w:val="009B6E62"/>
    <w:rsid w:val="009B7C3D"/>
    <w:rsid w:val="009C0756"/>
    <w:rsid w:val="009C1652"/>
    <w:rsid w:val="009C2248"/>
    <w:rsid w:val="009C2E2E"/>
    <w:rsid w:val="009C400E"/>
    <w:rsid w:val="009C41B4"/>
    <w:rsid w:val="009C45C3"/>
    <w:rsid w:val="009C4D97"/>
    <w:rsid w:val="009C7125"/>
    <w:rsid w:val="009C74DD"/>
    <w:rsid w:val="009C7655"/>
    <w:rsid w:val="009D18AA"/>
    <w:rsid w:val="009D1D0C"/>
    <w:rsid w:val="009D1E63"/>
    <w:rsid w:val="009D22F9"/>
    <w:rsid w:val="009D363C"/>
    <w:rsid w:val="009D3B44"/>
    <w:rsid w:val="009D3C3C"/>
    <w:rsid w:val="009D47F4"/>
    <w:rsid w:val="009D47F7"/>
    <w:rsid w:val="009D4D1B"/>
    <w:rsid w:val="009D57E3"/>
    <w:rsid w:val="009D5955"/>
    <w:rsid w:val="009D6900"/>
    <w:rsid w:val="009D6D79"/>
    <w:rsid w:val="009D722E"/>
    <w:rsid w:val="009E085D"/>
    <w:rsid w:val="009E0AF4"/>
    <w:rsid w:val="009E130C"/>
    <w:rsid w:val="009E1462"/>
    <w:rsid w:val="009E2219"/>
    <w:rsid w:val="009E2801"/>
    <w:rsid w:val="009E2D4E"/>
    <w:rsid w:val="009E47B0"/>
    <w:rsid w:val="009E49A6"/>
    <w:rsid w:val="009E5087"/>
    <w:rsid w:val="009E535D"/>
    <w:rsid w:val="009E538A"/>
    <w:rsid w:val="009E59ED"/>
    <w:rsid w:val="009E5BF5"/>
    <w:rsid w:val="009E7A74"/>
    <w:rsid w:val="009F00A5"/>
    <w:rsid w:val="009F1B3A"/>
    <w:rsid w:val="009F29E4"/>
    <w:rsid w:val="009F326A"/>
    <w:rsid w:val="009F398C"/>
    <w:rsid w:val="009F3C75"/>
    <w:rsid w:val="009F73D0"/>
    <w:rsid w:val="00A0056F"/>
    <w:rsid w:val="00A01356"/>
    <w:rsid w:val="00A01936"/>
    <w:rsid w:val="00A02424"/>
    <w:rsid w:val="00A02704"/>
    <w:rsid w:val="00A027E6"/>
    <w:rsid w:val="00A02E3C"/>
    <w:rsid w:val="00A0342C"/>
    <w:rsid w:val="00A036F3"/>
    <w:rsid w:val="00A03DCB"/>
    <w:rsid w:val="00A0407C"/>
    <w:rsid w:val="00A0427E"/>
    <w:rsid w:val="00A0470F"/>
    <w:rsid w:val="00A05D29"/>
    <w:rsid w:val="00A07090"/>
    <w:rsid w:val="00A077F5"/>
    <w:rsid w:val="00A10873"/>
    <w:rsid w:val="00A10921"/>
    <w:rsid w:val="00A10B9A"/>
    <w:rsid w:val="00A1171D"/>
    <w:rsid w:val="00A11C18"/>
    <w:rsid w:val="00A12293"/>
    <w:rsid w:val="00A12EAC"/>
    <w:rsid w:val="00A13574"/>
    <w:rsid w:val="00A137DF"/>
    <w:rsid w:val="00A14C69"/>
    <w:rsid w:val="00A21571"/>
    <w:rsid w:val="00A21A5E"/>
    <w:rsid w:val="00A21AE7"/>
    <w:rsid w:val="00A21B99"/>
    <w:rsid w:val="00A225E9"/>
    <w:rsid w:val="00A24437"/>
    <w:rsid w:val="00A26278"/>
    <w:rsid w:val="00A26E9D"/>
    <w:rsid w:val="00A2706D"/>
    <w:rsid w:val="00A27389"/>
    <w:rsid w:val="00A2781B"/>
    <w:rsid w:val="00A27E04"/>
    <w:rsid w:val="00A305C7"/>
    <w:rsid w:val="00A31348"/>
    <w:rsid w:val="00A31577"/>
    <w:rsid w:val="00A319D9"/>
    <w:rsid w:val="00A32493"/>
    <w:rsid w:val="00A33770"/>
    <w:rsid w:val="00A34571"/>
    <w:rsid w:val="00A34C6D"/>
    <w:rsid w:val="00A34E11"/>
    <w:rsid w:val="00A35021"/>
    <w:rsid w:val="00A35185"/>
    <w:rsid w:val="00A35805"/>
    <w:rsid w:val="00A35F01"/>
    <w:rsid w:val="00A3616A"/>
    <w:rsid w:val="00A3702F"/>
    <w:rsid w:val="00A37A35"/>
    <w:rsid w:val="00A40194"/>
    <w:rsid w:val="00A40330"/>
    <w:rsid w:val="00A410F2"/>
    <w:rsid w:val="00A41809"/>
    <w:rsid w:val="00A41F4A"/>
    <w:rsid w:val="00A423CC"/>
    <w:rsid w:val="00A4258A"/>
    <w:rsid w:val="00A425C0"/>
    <w:rsid w:val="00A42BDE"/>
    <w:rsid w:val="00A431D9"/>
    <w:rsid w:val="00A43536"/>
    <w:rsid w:val="00A43C9C"/>
    <w:rsid w:val="00A43D76"/>
    <w:rsid w:val="00A45B58"/>
    <w:rsid w:val="00A46118"/>
    <w:rsid w:val="00A501A3"/>
    <w:rsid w:val="00A50405"/>
    <w:rsid w:val="00A50A85"/>
    <w:rsid w:val="00A5176B"/>
    <w:rsid w:val="00A51F29"/>
    <w:rsid w:val="00A51F85"/>
    <w:rsid w:val="00A525BA"/>
    <w:rsid w:val="00A53C59"/>
    <w:rsid w:val="00A53F7F"/>
    <w:rsid w:val="00A54E58"/>
    <w:rsid w:val="00A55E94"/>
    <w:rsid w:val="00A56705"/>
    <w:rsid w:val="00A56A7F"/>
    <w:rsid w:val="00A57616"/>
    <w:rsid w:val="00A57889"/>
    <w:rsid w:val="00A61314"/>
    <w:rsid w:val="00A61F03"/>
    <w:rsid w:val="00A61F24"/>
    <w:rsid w:val="00A63EA6"/>
    <w:rsid w:val="00A649DA"/>
    <w:rsid w:val="00A65D00"/>
    <w:rsid w:val="00A667D9"/>
    <w:rsid w:val="00A678EB"/>
    <w:rsid w:val="00A67B3C"/>
    <w:rsid w:val="00A70B41"/>
    <w:rsid w:val="00A70C29"/>
    <w:rsid w:val="00A714E4"/>
    <w:rsid w:val="00A71775"/>
    <w:rsid w:val="00A71BFB"/>
    <w:rsid w:val="00A71CC1"/>
    <w:rsid w:val="00A72178"/>
    <w:rsid w:val="00A74125"/>
    <w:rsid w:val="00A75636"/>
    <w:rsid w:val="00A75BD6"/>
    <w:rsid w:val="00A763B7"/>
    <w:rsid w:val="00A76941"/>
    <w:rsid w:val="00A77268"/>
    <w:rsid w:val="00A77C40"/>
    <w:rsid w:val="00A815A5"/>
    <w:rsid w:val="00A8280A"/>
    <w:rsid w:val="00A82B78"/>
    <w:rsid w:val="00A83AEA"/>
    <w:rsid w:val="00A8474D"/>
    <w:rsid w:val="00A8544A"/>
    <w:rsid w:val="00A86C3A"/>
    <w:rsid w:val="00A86C4E"/>
    <w:rsid w:val="00A86F89"/>
    <w:rsid w:val="00A87335"/>
    <w:rsid w:val="00A8772E"/>
    <w:rsid w:val="00A87C1A"/>
    <w:rsid w:val="00A87DA7"/>
    <w:rsid w:val="00A907F2"/>
    <w:rsid w:val="00A90A1B"/>
    <w:rsid w:val="00A92042"/>
    <w:rsid w:val="00A9208A"/>
    <w:rsid w:val="00A928B9"/>
    <w:rsid w:val="00A930E9"/>
    <w:rsid w:val="00A93900"/>
    <w:rsid w:val="00A94141"/>
    <w:rsid w:val="00A94ABB"/>
    <w:rsid w:val="00A9647C"/>
    <w:rsid w:val="00A964DE"/>
    <w:rsid w:val="00A96898"/>
    <w:rsid w:val="00A969ED"/>
    <w:rsid w:val="00A970CB"/>
    <w:rsid w:val="00A9717A"/>
    <w:rsid w:val="00AA063B"/>
    <w:rsid w:val="00AA07AF"/>
    <w:rsid w:val="00AA0F0F"/>
    <w:rsid w:val="00AA11C3"/>
    <w:rsid w:val="00AA175F"/>
    <w:rsid w:val="00AA20DD"/>
    <w:rsid w:val="00AA392D"/>
    <w:rsid w:val="00AA53A4"/>
    <w:rsid w:val="00AA547E"/>
    <w:rsid w:val="00AA6648"/>
    <w:rsid w:val="00AA6AB0"/>
    <w:rsid w:val="00AA70CA"/>
    <w:rsid w:val="00AA7DAA"/>
    <w:rsid w:val="00AB0096"/>
    <w:rsid w:val="00AB0CE8"/>
    <w:rsid w:val="00AB1D84"/>
    <w:rsid w:val="00AB2AFD"/>
    <w:rsid w:val="00AB4096"/>
    <w:rsid w:val="00AB420E"/>
    <w:rsid w:val="00AB486A"/>
    <w:rsid w:val="00AB51F5"/>
    <w:rsid w:val="00AB5847"/>
    <w:rsid w:val="00AB5938"/>
    <w:rsid w:val="00AB59DF"/>
    <w:rsid w:val="00AB5F64"/>
    <w:rsid w:val="00AB649C"/>
    <w:rsid w:val="00AC0D3D"/>
    <w:rsid w:val="00AC111E"/>
    <w:rsid w:val="00AC18AD"/>
    <w:rsid w:val="00AC1B57"/>
    <w:rsid w:val="00AC1D88"/>
    <w:rsid w:val="00AC2C00"/>
    <w:rsid w:val="00AC2C0D"/>
    <w:rsid w:val="00AC379E"/>
    <w:rsid w:val="00AC4772"/>
    <w:rsid w:val="00AC4C38"/>
    <w:rsid w:val="00AC595F"/>
    <w:rsid w:val="00AC59E5"/>
    <w:rsid w:val="00AC5C76"/>
    <w:rsid w:val="00AC6C6F"/>
    <w:rsid w:val="00AC72F0"/>
    <w:rsid w:val="00AC77D5"/>
    <w:rsid w:val="00AC7C1F"/>
    <w:rsid w:val="00AC7F9D"/>
    <w:rsid w:val="00AD052E"/>
    <w:rsid w:val="00AD0DC0"/>
    <w:rsid w:val="00AD121D"/>
    <w:rsid w:val="00AD1608"/>
    <w:rsid w:val="00AD1DD0"/>
    <w:rsid w:val="00AD26F0"/>
    <w:rsid w:val="00AD3164"/>
    <w:rsid w:val="00AD3BE3"/>
    <w:rsid w:val="00AD54F1"/>
    <w:rsid w:val="00AD6716"/>
    <w:rsid w:val="00AD6D43"/>
    <w:rsid w:val="00AE0AFE"/>
    <w:rsid w:val="00AE23BB"/>
    <w:rsid w:val="00AE2C69"/>
    <w:rsid w:val="00AE36CA"/>
    <w:rsid w:val="00AE3B39"/>
    <w:rsid w:val="00AE4191"/>
    <w:rsid w:val="00AE67A1"/>
    <w:rsid w:val="00AE6A69"/>
    <w:rsid w:val="00AE6BE8"/>
    <w:rsid w:val="00AF1883"/>
    <w:rsid w:val="00AF19A6"/>
    <w:rsid w:val="00AF22DF"/>
    <w:rsid w:val="00AF31DD"/>
    <w:rsid w:val="00AF36A0"/>
    <w:rsid w:val="00AF49D7"/>
    <w:rsid w:val="00AF4E6F"/>
    <w:rsid w:val="00AF504D"/>
    <w:rsid w:val="00AF55BB"/>
    <w:rsid w:val="00AF5774"/>
    <w:rsid w:val="00AF5EC2"/>
    <w:rsid w:val="00AF622E"/>
    <w:rsid w:val="00AF6433"/>
    <w:rsid w:val="00AF6C80"/>
    <w:rsid w:val="00B00B6C"/>
    <w:rsid w:val="00B02439"/>
    <w:rsid w:val="00B02C8C"/>
    <w:rsid w:val="00B031D8"/>
    <w:rsid w:val="00B039AE"/>
    <w:rsid w:val="00B03F25"/>
    <w:rsid w:val="00B0704F"/>
    <w:rsid w:val="00B07371"/>
    <w:rsid w:val="00B07A6E"/>
    <w:rsid w:val="00B07B03"/>
    <w:rsid w:val="00B07B20"/>
    <w:rsid w:val="00B10CFD"/>
    <w:rsid w:val="00B1177C"/>
    <w:rsid w:val="00B11813"/>
    <w:rsid w:val="00B12316"/>
    <w:rsid w:val="00B12AFA"/>
    <w:rsid w:val="00B12F4C"/>
    <w:rsid w:val="00B13472"/>
    <w:rsid w:val="00B1355D"/>
    <w:rsid w:val="00B13BEC"/>
    <w:rsid w:val="00B14288"/>
    <w:rsid w:val="00B14E1F"/>
    <w:rsid w:val="00B1516C"/>
    <w:rsid w:val="00B15A8B"/>
    <w:rsid w:val="00B15DCC"/>
    <w:rsid w:val="00B15F2D"/>
    <w:rsid w:val="00B166FC"/>
    <w:rsid w:val="00B16741"/>
    <w:rsid w:val="00B16762"/>
    <w:rsid w:val="00B202FB"/>
    <w:rsid w:val="00B203C9"/>
    <w:rsid w:val="00B218D7"/>
    <w:rsid w:val="00B225AE"/>
    <w:rsid w:val="00B230E5"/>
    <w:rsid w:val="00B239A1"/>
    <w:rsid w:val="00B2592B"/>
    <w:rsid w:val="00B25BA2"/>
    <w:rsid w:val="00B25E69"/>
    <w:rsid w:val="00B26CB7"/>
    <w:rsid w:val="00B273FB"/>
    <w:rsid w:val="00B27A58"/>
    <w:rsid w:val="00B30EEA"/>
    <w:rsid w:val="00B3225A"/>
    <w:rsid w:val="00B32463"/>
    <w:rsid w:val="00B33E83"/>
    <w:rsid w:val="00B33E86"/>
    <w:rsid w:val="00B344BF"/>
    <w:rsid w:val="00B348C0"/>
    <w:rsid w:val="00B34F61"/>
    <w:rsid w:val="00B35663"/>
    <w:rsid w:val="00B35699"/>
    <w:rsid w:val="00B3696A"/>
    <w:rsid w:val="00B36971"/>
    <w:rsid w:val="00B36B63"/>
    <w:rsid w:val="00B3728B"/>
    <w:rsid w:val="00B377D1"/>
    <w:rsid w:val="00B400D0"/>
    <w:rsid w:val="00B40876"/>
    <w:rsid w:val="00B4199C"/>
    <w:rsid w:val="00B41AFB"/>
    <w:rsid w:val="00B43EEF"/>
    <w:rsid w:val="00B44593"/>
    <w:rsid w:val="00B46E59"/>
    <w:rsid w:val="00B474A5"/>
    <w:rsid w:val="00B47FEE"/>
    <w:rsid w:val="00B50A4C"/>
    <w:rsid w:val="00B52735"/>
    <w:rsid w:val="00B529EC"/>
    <w:rsid w:val="00B53048"/>
    <w:rsid w:val="00B53516"/>
    <w:rsid w:val="00B538C2"/>
    <w:rsid w:val="00B5426B"/>
    <w:rsid w:val="00B548E2"/>
    <w:rsid w:val="00B54C85"/>
    <w:rsid w:val="00B565A4"/>
    <w:rsid w:val="00B5799C"/>
    <w:rsid w:val="00B57DD4"/>
    <w:rsid w:val="00B57FE7"/>
    <w:rsid w:val="00B607A0"/>
    <w:rsid w:val="00B61242"/>
    <w:rsid w:val="00B619E4"/>
    <w:rsid w:val="00B61A7B"/>
    <w:rsid w:val="00B6366E"/>
    <w:rsid w:val="00B6375E"/>
    <w:rsid w:val="00B63AAF"/>
    <w:rsid w:val="00B6503F"/>
    <w:rsid w:val="00B65653"/>
    <w:rsid w:val="00B659F1"/>
    <w:rsid w:val="00B66F7E"/>
    <w:rsid w:val="00B67BF3"/>
    <w:rsid w:val="00B7000B"/>
    <w:rsid w:val="00B702FC"/>
    <w:rsid w:val="00B70C03"/>
    <w:rsid w:val="00B70C1E"/>
    <w:rsid w:val="00B7142B"/>
    <w:rsid w:val="00B71512"/>
    <w:rsid w:val="00B72544"/>
    <w:rsid w:val="00B726D4"/>
    <w:rsid w:val="00B74087"/>
    <w:rsid w:val="00B747C5"/>
    <w:rsid w:val="00B74912"/>
    <w:rsid w:val="00B75D66"/>
    <w:rsid w:val="00B76B1A"/>
    <w:rsid w:val="00B77E13"/>
    <w:rsid w:val="00B80F09"/>
    <w:rsid w:val="00B81030"/>
    <w:rsid w:val="00B8120A"/>
    <w:rsid w:val="00B81A0C"/>
    <w:rsid w:val="00B82DB0"/>
    <w:rsid w:val="00B837B3"/>
    <w:rsid w:val="00B857FA"/>
    <w:rsid w:val="00B85BA0"/>
    <w:rsid w:val="00B86DE0"/>
    <w:rsid w:val="00B87082"/>
    <w:rsid w:val="00B871FA"/>
    <w:rsid w:val="00B875D5"/>
    <w:rsid w:val="00B876B0"/>
    <w:rsid w:val="00B87A9A"/>
    <w:rsid w:val="00B91BDD"/>
    <w:rsid w:val="00B92818"/>
    <w:rsid w:val="00B92922"/>
    <w:rsid w:val="00B934CC"/>
    <w:rsid w:val="00B943DD"/>
    <w:rsid w:val="00B9479B"/>
    <w:rsid w:val="00B94952"/>
    <w:rsid w:val="00B94BF5"/>
    <w:rsid w:val="00B94CC9"/>
    <w:rsid w:val="00B950F9"/>
    <w:rsid w:val="00B9590C"/>
    <w:rsid w:val="00B9598F"/>
    <w:rsid w:val="00B96444"/>
    <w:rsid w:val="00B9763E"/>
    <w:rsid w:val="00B977B2"/>
    <w:rsid w:val="00BA012E"/>
    <w:rsid w:val="00BA0467"/>
    <w:rsid w:val="00BA0CA1"/>
    <w:rsid w:val="00BA0EFF"/>
    <w:rsid w:val="00BA10F7"/>
    <w:rsid w:val="00BA1D8E"/>
    <w:rsid w:val="00BA2288"/>
    <w:rsid w:val="00BA26D6"/>
    <w:rsid w:val="00BA452C"/>
    <w:rsid w:val="00BA582F"/>
    <w:rsid w:val="00BA704E"/>
    <w:rsid w:val="00BA77E6"/>
    <w:rsid w:val="00BB00FA"/>
    <w:rsid w:val="00BB0C2D"/>
    <w:rsid w:val="00BB233C"/>
    <w:rsid w:val="00BB32E8"/>
    <w:rsid w:val="00BB41C5"/>
    <w:rsid w:val="00BB4842"/>
    <w:rsid w:val="00BB4FAA"/>
    <w:rsid w:val="00BB555C"/>
    <w:rsid w:val="00BB784A"/>
    <w:rsid w:val="00BB7F13"/>
    <w:rsid w:val="00BC06CF"/>
    <w:rsid w:val="00BC0724"/>
    <w:rsid w:val="00BC0B9C"/>
    <w:rsid w:val="00BC2450"/>
    <w:rsid w:val="00BC3877"/>
    <w:rsid w:val="00BC3C1E"/>
    <w:rsid w:val="00BC3DC5"/>
    <w:rsid w:val="00BC4295"/>
    <w:rsid w:val="00BC4F61"/>
    <w:rsid w:val="00BC567D"/>
    <w:rsid w:val="00BC645C"/>
    <w:rsid w:val="00BC6D4E"/>
    <w:rsid w:val="00BC6EBF"/>
    <w:rsid w:val="00BC77F9"/>
    <w:rsid w:val="00BC7A33"/>
    <w:rsid w:val="00BD11F2"/>
    <w:rsid w:val="00BD1605"/>
    <w:rsid w:val="00BD22F1"/>
    <w:rsid w:val="00BD2341"/>
    <w:rsid w:val="00BD3190"/>
    <w:rsid w:val="00BD3ADE"/>
    <w:rsid w:val="00BD4367"/>
    <w:rsid w:val="00BD45EB"/>
    <w:rsid w:val="00BD478E"/>
    <w:rsid w:val="00BD4E3A"/>
    <w:rsid w:val="00BD5523"/>
    <w:rsid w:val="00BD5BD8"/>
    <w:rsid w:val="00BD6D34"/>
    <w:rsid w:val="00BD7C39"/>
    <w:rsid w:val="00BD7D98"/>
    <w:rsid w:val="00BE1FE1"/>
    <w:rsid w:val="00BE283D"/>
    <w:rsid w:val="00BE2864"/>
    <w:rsid w:val="00BE28D5"/>
    <w:rsid w:val="00BE2FE8"/>
    <w:rsid w:val="00BE4198"/>
    <w:rsid w:val="00BE52C5"/>
    <w:rsid w:val="00BE64C9"/>
    <w:rsid w:val="00BE65B8"/>
    <w:rsid w:val="00BE6F10"/>
    <w:rsid w:val="00BE7B57"/>
    <w:rsid w:val="00BE7B5F"/>
    <w:rsid w:val="00BF0624"/>
    <w:rsid w:val="00BF0C0C"/>
    <w:rsid w:val="00BF0F62"/>
    <w:rsid w:val="00BF116A"/>
    <w:rsid w:val="00BF1182"/>
    <w:rsid w:val="00BF140C"/>
    <w:rsid w:val="00BF188B"/>
    <w:rsid w:val="00BF3844"/>
    <w:rsid w:val="00BF3B51"/>
    <w:rsid w:val="00BF4A80"/>
    <w:rsid w:val="00BF50B7"/>
    <w:rsid w:val="00BF550E"/>
    <w:rsid w:val="00BF557D"/>
    <w:rsid w:val="00BF58AE"/>
    <w:rsid w:val="00BF6DFD"/>
    <w:rsid w:val="00BF7010"/>
    <w:rsid w:val="00C0078D"/>
    <w:rsid w:val="00C0091C"/>
    <w:rsid w:val="00C00C5D"/>
    <w:rsid w:val="00C01F80"/>
    <w:rsid w:val="00C025A2"/>
    <w:rsid w:val="00C02C69"/>
    <w:rsid w:val="00C02FAD"/>
    <w:rsid w:val="00C03567"/>
    <w:rsid w:val="00C0419C"/>
    <w:rsid w:val="00C04459"/>
    <w:rsid w:val="00C050C6"/>
    <w:rsid w:val="00C0665B"/>
    <w:rsid w:val="00C0693C"/>
    <w:rsid w:val="00C06C5F"/>
    <w:rsid w:val="00C06E44"/>
    <w:rsid w:val="00C10C0F"/>
    <w:rsid w:val="00C112E0"/>
    <w:rsid w:val="00C11CBE"/>
    <w:rsid w:val="00C12A52"/>
    <w:rsid w:val="00C12C42"/>
    <w:rsid w:val="00C12E29"/>
    <w:rsid w:val="00C1471E"/>
    <w:rsid w:val="00C14AC5"/>
    <w:rsid w:val="00C14B9B"/>
    <w:rsid w:val="00C1514D"/>
    <w:rsid w:val="00C15862"/>
    <w:rsid w:val="00C15C0E"/>
    <w:rsid w:val="00C16EAB"/>
    <w:rsid w:val="00C16EDA"/>
    <w:rsid w:val="00C1718E"/>
    <w:rsid w:val="00C179BE"/>
    <w:rsid w:val="00C20D22"/>
    <w:rsid w:val="00C224D8"/>
    <w:rsid w:val="00C23083"/>
    <w:rsid w:val="00C2373D"/>
    <w:rsid w:val="00C23EEC"/>
    <w:rsid w:val="00C24C01"/>
    <w:rsid w:val="00C25DF3"/>
    <w:rsid w:val="00C260D2"/>
    <w:rsid w:val="00C261C7"/>
    <w:rsid w:val="00C27A37"/>
    <w:rsid w:val="00C27D0F"/>
    <w:rsid w:val="00C30170"/>
    <w:rsid w:val="00C303AA"/>
    <w:rsid w:val="00C303B5"/>
    <w:rsid w:val="00C3101D"/>
    <w:rsid w:val="00C31327"/>
    <w:rsid w:val="00C31935"/>
    <w:rsid w:val="00C31B6C"/>
    <w:rsid w:val="00C31C01"/>
    <w:rsid w:val="00C323BA"/>
    <w:rsid w:val="00C32F6C"/>
    <w:rsid w:val="00C3467C"/>
    <w:rsid w:val="00C35D92"/>
    <w:rsid w:val="00C36031"/>
    <w:rsid w:val="00C41635"/>
    <w:rsid w:val="00C42728"/>
    <w:rsid w:val="00C42A0D"/>
    <w:rsid w:val="00C43296"/>
    <w:rsid w:val="00C43678"/>
    <w:rsid w:val="00C455E2"/>
    <w:rsid w:val="00C45FC7"/>
    <w:rsid w:val="00C46DF2"/>
    <w:rsid w:val="00C4760B"/>
    <w:rsid w:val="00C47AB3"/>
    <w:rsid w:val="00C47D47"/>
    <w:rsid w:val="00C47E4C"/>
    <w:rsid w:val="00C47EB0"/>
    <w:rsid w:val="00C51596"/>
    <w:rsid w:val="00C51CEF"/>
    <w:rsid w:val="00C52649"/>
    <w:rsid w:val="00C52907"/>
    <w:rsid w:val="00C540BF"/>
    <w:rsid w:val="00C5433E"/>
    <w:rsid w:val="00C54455"/>
    <w:rsid w:val="00C5573E"/>
    <w:rsid w:val="00C557D8"/>
    <w:rsid w:val="00C560FB"/>
    <w:rsid w:val="00C56228"/>
    <w:rsid w:val="00C5795D"/>
    <w:rsid w:val="00C57E07"/>
    <w:rsid w:val="00C6017D"/>
    <w:rsid w:val="00C613DE"/>
    <w:rsid w:val="00C62823"/>
    <w:rsid w:val="00C633F8"/>
    <w:rsid w:val="00C6381D"/>
    <w:rsid w:val="00C64264"/>
    <w:rsid w:val="00C649DD"/>
    <w:rsid w:val="00C668C5"/>
    <w:rsid w:val="00C66B15"/>
    <w:rsid w:val="00C66D9B"/>
    <w:rsid w:val="00C66EB2"/>
    <w:rsid w:val="00C676F0"/>
    <w:rsid w:val="00C67837"/>
    <w:rsid w:val="00C7001F"/>
    <w:rsid w:val="00C701D8"/>
    <w:rsid w:val="00C7194F"/>
    <w:rsid w:val="00C71F69"/>
    <w:rsid w:val="00C73381"/>
    <w:rsid w:val="00C74691"/>
    <w:rsid w:val="00C75491"/>
    <w:rsid w:val="00C75776"/>
    <w:rsid w:val="00C75796"/>
    <w:rsid w:val="00C76560"/>
    <w:rsid w:val="00C7730D"/>
    <w:rsid w:val="00C775B4"/>
    <w:rsid w:val="00C77663"/>
    <w:rsid w:val="00C777C2"/>
    <w:rsid w:val="00C77E5A"/>
    <w:rsid w:val="00C804C0"/>
    <w:rsid w:val="00C806EA"/>
    <w:rsid w:val="00C81DA1"/>
    <w:rsid w:val="00C825B8"/>
    <w:rsid w:val="00C82630"/>
    <w:rsid w:val="00C833E2"/>
    <w:rsid w:val="00C836FD"/>
    <w:rsid w:val="00C839BC"/>
    <w:rsid w:val="00C846D5"/>
    <w:rsid w:val="00C84964"/>
    <w:rsid w:val="00C85E82"/>
    <w:rsid w:val="00C87A0E"/>
    <w:rsid w:val="00C87DA1"/>
    <w:rsid w:val="00C90183"/>
    <w:rsid w:val="00C915FE"/>
    <w:rsid w:val="00C91AC7"/>
    <w:rsid w:val="00C91B99"/>
    <w:rsid w:val="00C94C4B"/>
    <w:rsid w:val="00C9529C"/>
    <w:rsid w:val="00C96177"/>
    <w:rsid w:val="00C964FC"/>
    <w:rsid w:val="00C96BE4"/>
    <w:rsid w:val="00C96CB0"/>
    <w:rsid w:val="00C9730E"/>
    <w:rsid w:val="00CA0C22"/>
    <w:rsid w:val="00CA1042"/>
    <w:rsid w:val="00CA13E4"/>
    <w:rsid w:val="00CA14B8"/>
    <w:rsid w:val="00CA26DF"/>
    <w:rsid w:val="00CA3478"/>
    <w:rsid w:val="00CA4DCA"/>
    <w:rsid w:val="00CA5C60"/>
    <w:rsid w:val="00CA5F8D"/>
    <w:rsid w:val="00CA63AF"/>
    <w:rsid w:val="00CB19C7"/>
    <w:rsid w:val="00CB1B70"/>
    <w:rsid w:val="00CB2122"/>
    <w:rsid w:val="00CB23FA"/>
    <w:rsid w:val="00CB4E6B"/>
    <w:rsid w:val="00CB53AB"/>
    <w:rsid w:val="00CB5707"/>
    <w:rsid w:val="00CB5A28"/>
    <w:rsid w:val="00CB5FA8"/>
    <w:rsid w:val="00CB6A9A"/>
    <w:rsid w:val="00CB6BEB"/>
    <w:rsid w:val="00CB7383"/>
    <w:rsid w:val="00CC0841"/>
    <w:rsid w:val="00CC118D"/>
    <w:rsid w:val="00CC1329"/>
    <w:rsid w:val="00CC145E"/>
    <w:rsid w:val="00CC1CEF"/>
    <w:rsid w:val="00CC1E00"/>
    <w:rsid w:val="00CC291C"/>
    <w:rsid w:val="00CC2B30"/>
    <w:rsid w:val="00CC2B77"/>
    <w:rsid w:val="00CC314F"/>
    <w:rsid w:val="00CC31BA"/>
    <w:rsid w:val="00CC35B0"/>
    <w:rsid w:val="00CC4316"/>
    <w:rsid w:val="00CC4538"/>
    <w:rsid w:val="00CC621B"/>
    <w:rsid w:val="00CC64CC"/>
    <w:rsid w:val="00CC6EB5"/>
    <w:rsid w:val="00CC7571"/>
    <w:rsid w:val="00CD038E"/>
    <w:rsid w:val="00CD124B"/>
    <w:rsid w:val="00CD377D"/>
    <w:rsid w:val="00CD423E"/>
    <w:rsid w:val="00CD4611"/>
    <w:rsid w:val="00CD4660"/>
    <w:rsid w:val="00CD4E7A"/>
    <w:rsid w:val="00CD6C63"/>
    <w:rsid w:val="00CD7398"/>
    <w:rsid w:val="00CD76A1"/>
    <w:rsid w:val="00CD77F7"/>
    <w:rsid w:val="00CD7CAC"/>
    <w:rsid w:val="00CE037B"/>
    <w:rsid w:val="00CE0A4B"/>
    <w:rsid w:val="00CE0AF8"/>
    <w:rsid w:val="00CE0D8C"/>
    <w:rsid w:val="00CE201E"/>
    <w:rsid w:val="00CE24D2"/>
    <w:rsid w:val="00CE331C"/>
    <w:rsid w:val="00CE34A1"/>
    <w:rsid w:val="00CE3D34"/>
    <w:rsid w:val="00CE3D78"/>
    <w:rsid w:val="00CE43BC"/>
    <w:rsid w:val="00CE4500"/>
    <w:rsid w:val="00CE4FAA"/>
    <w:rsid w:val="00CE649E"/>
    <w:rsid w:val="00CE71DC"/>
    <w:rsid w:val="00CE738A"/>
    <w:rsid w:val="00CF03FA"/>
    <w:rsid w:val="00CF0E8D"/>
    <w:rsid w:val="00CF1818"/>
    <w:rsid w:val="00CF1917"/>
    <w:rsid w:val="00CF2185"/>
    <w:rsid w:val="00CF23D5"/>
    <w:rsid w:val="00CF2515"/>
    <w:rsid w:val="00CF2B69"/>
    <w:rsid w:val="00CF37D3"/>
    <w:rsid w:val="00CF3CD4"/>
    <w:rsid w:val="00CF4AAF"/>
    <w:rsid w:val="00CF65DC"/>
    <w:rsid w:val="00CF6F54"/>
    <w:rsid w:val="00CF78AC"/>
    <w:rsid w:val="00D00A6B"/>
    <w:rsid w:val="00D01A2E"/>
    <w:rsid w:val="00D03790"/>
    <w:rsid w:val="00D04115"/>
    <w:rsid w:val="00D04CA5"/>
    <w:rsid w:val="00D0643C"/>
    <w:rsid w:val="00D06C26"/>
    <w:rsid w:val="00D07154"/>
    <w:rsid w:val="00D07B78"/>
    <w:rsid w:val="00D07C5F"/>
    <w:rsid w:val="00D07FF6"/>
    <w:rsid w:val="00D1003B"/>
    <w:rsid w:val="00D10118"/>
    <w:rsid w:val="00D108FB"/>
    <w:rsid w:val="00D10C74"/>
    <w:rsid w:val="00D1158A"/>
    <w:rsid w:val="00D117A7"/>
    <w:rsid w:val="00D134F5"/>
    <w:rsid w:val="00D13FAB"/>
    <w:rsid w:val="00D1400A"/>
    <w:rsid w:val="00D142E9"/>
    <w:rsid w:val="00D145CE"/>
    <w:rsid w:val="00D15530"/>
    <w:rsid w:val="00D15C45"/>
    <w:rsid w:val="00D164BD"/>
    <w:rsid w:val="00D17C75"/>
    <w:rsid w:val="00D17D9F"/>
    <w:rsid w:val="00D2065F"/>
    <w:rsid w:val="00D213AF"/>
    <w:rsid w:val="00D22A76"/>
    <w:rsid w:val="00D22AED"/>
    <w:rsid w:val="00D23395"/>
    <w:rsid w:val="00D23717"/>
    <w:rsid w:val="00D24547"/>
    <w:rsid w:val="00D24736"/>
    <w:rsid w:val="00D24AA2"/>
    <w:rsid w:val="00D25D8D"/>
    <w:rsid w:val="00D26C87"/>
    <w:rsid w:val="00D277AF"/>
    <w:rsid w:val="00D279B9"/>
    <w:rsid w:val="00D27FD3"/>
    <w:rsid w:val="00D311A7"/>
    <w:rsid w:val="00D315C0"/>
    <w:rsid w:val="00D31A80"/>
    <w:rsid w:val="00D327F8"/>
    <w:rsid w:val="00D342ED"/>
    <w:rsid w:val="00D354DB"/>
    <w:rsid w:val="00D3566C"/>
    <w:rsid w:val="00D35DB2"/>
    <w:rsid w:val="00D36F45"/>
    <w:rsid w:val="00D37218"/>
    <w:rsid w:val="00D40F0D"/>
    <w:rsid w:val="00D420FE"/>
    <w:rsid w:val="00D42F7B"/>
    <w:rsid w:val="00D42FDC"/>
    <w:rsid w:val="00D44EF1"/>
    <w:rsid w:val="00D45029"/>
    <w:rsid w:val="00D454B5"/>
    <w:rsid w:val="00D4693B"/>
    <w:rsid w:val="00D46B73"/>
    <w:rsid w:val="00D47368"/>
    <w:rsid w:val="00D479D9"/>
    <w:rsid w:val="00D5165A"/>
    <w:rsid w:val="00D51D0D"/>
    <w:rsid w:val="00D52099"/>
    <w:rsid w:val="00D540BC"/>
    <w:rsid w:val="00D54E11"/>
    <w:rsid w:val="00D55609"/>
    <w:rsid w:val="00D56CEA"/>
    <w:rsid w:val="00D60151"/>
    <w:rsid w:val="00D60568"/>
    <w:rsid w:val="00D605D6"/>
    <w:rsid w:val="00D61098"/>
    <w:rsid w:val="00D61968"/>
    <w:rsid w:val="00D61A37"/>
    <w:rsid w:val="00D61E8C"/>
    <w:rsid w:val="00D6229B"/>
    <w:rsid w:val="00D62EB3"/>
    <w:rsid w:val="00D63EE3"/>
    <w:rsid w:val="00D64074"/>
    <w:rsid w:val="00D64711"/>
    <w:rsid w:val="00D6610C"/>
    <w:rsid w:val="00D70B1B"/>
    <w:rsid w:val="00D71E59"/>
    <w:rsid w:val="00D72DD7"/>
    <w:rsid w:val="00D7315B"/>
    <w:rsid w:val="00D73AA5"/>
    <w:rsid w:val="00D763A8"/>
    <w:rsid w:val="00D772E5"/>
    <w:rsid w:val="00D77502"/>
    <w:rsid w:val="00D80745"/>
    <w:rsid w:val="00D81CA2"/>
    <w:rsid w:val="00D81F6D"/>
    <w:rsid w:val="00D847E6"/>
    <w:rsid w:val="00D860A7"/>
    <w:rsid w:val="00D86AF0"/>
    <w:rsid w:val="00D902F5"/>
    <w:rsid w:val="00D90D77"/>
    <w:rsid w:val="00D91674"/>
    <w:rsid w:val="00D91C83"/>
    <w:rsid w:val="00D926BC"/>
    <w:rsid w:val="00D9319C"/>
    <w:rsid w:val="00D93F78"/>
    <w:rsid w:val="00D9434C"/>
    <w:rsid w:val="00D94787"/>
    <w:rsid w:val="00D95284"/>
    <w:rsid w:val="00D963CF"/>
    <w:rsid w:val="00D968BC"/>
    <w:rsid w:val="00D969DB"/>
    <w:rsid w:val="00D9732A"/>
    <w:rsid w:val="00DA1E75"/>
    <w:rsid w:val="00DA2A48"/>
    <w:rsid w:val="00DA31DD"/>
    <w:rsid w:val="00DA3399"/>
    <w:rsid w:val="00DA4050"/>
    <w:rsid w:val="00DA40EB"/>
    <w:rsid w:val="00DA59FB"/>
    <w:rsid w:val="00DA6BF2"/>
    <w:rsid w:val="00DA7B39"/>
    <w:rsid w:val="00DA7B43"/>
    <w:rsid w:val="00DA7B4A"/>
    <w:rsid w:val="00DB06A4"/>
    <w:rsid w:val="00DB0AB7"/>
    <w:rsid w:val="00DB1822"/>
    <w:rsid w:val="00DB2005"/>
    <w:rsid w:val="00DB4B9B"/>
    <w:rsid w:val="00DB5849"/>
    <w:rsid w:val="00DB5DBB"/>
    <w:rsid w:val="00DB5F4C"/>
    <w:rsid w:val="00DB67AD"/>
    <w:rsid w:val="00DB6EE4"/>
    <w:rsid w:val="00DB704D"/>
    <w:rsid w:val="00DB70C8"/>
    <w:rsid w:val="00DB742E"/>
    <w:rsid w:val="00DB75B0"/>
    <w:rsid w:val="00DC05DF"/>
    <w:rsid w:val="00DC28C9"/>
    <w:rsid w:val="00DC2E68"/>
    <w:rsid w:val="00DC3AD2"/>
    <w:rsid w:val="00DC4060"/>
    <w:rsid w:val="00DC42A8"/>
    <w:rsid w:val="00DC4CA7"/>
    <w:rsid w:val="00DC641B"/>
    <w:rsid w:val="00DC67F7"/>
    <w:rsid w:val="00DC71C4"/>
    <w:rsid w:val="00DC72D8"/>
    <w:rsid w:val="00DC7C70"/>
    <w:rsid w:val="00DD007B"/>
    <w:rsid w:val="00DD068A"/>
    <w:rsid w:val="00DD0D2C"/>
    <w:rsid w:val="00DD12FF"/>
    <w:rsid w:val="00DD15A1"/>
    <w:rsid w:val="00DD175D"/>
    <w:rsid w:val="00DD2D32"/>
    <w:rsid w:val="00DD2DBD"/>
    <w:rsid w:val="00DD4B55"/>
    <w:rsid w:val="00DD50A8"/>
    <w:rsid w:val="00DD538A"/>
    <w:rsid w:val="00DD6468"/>
    <w:rsid w:val="00DD6974"/>
    <w:rsid w:val="00DD7075"/>
    <w:rsid w:val="00DD7176"/>
    <w:rsid w:val="00DD796A"/>
    <w:rsid w:val="00DE0490"/>
    <w:rsid w:val="00DE15A2"/>
    <w:rsid w:val="00DE1E99"/>
    <w:rsid w:val="00DE21D7"/>
    <w:rsid w:val="00DE220E"/>
    <w:rsid w:val="00DE24BD"/>
    <w:rsid w:val="00DE2CCE"/>
    <w:rsid w:val="00DE3BE0"/>
    <w:rsid w:val="00DE3D24"/>
    <w:rsid w:val="00DE4870"/>
    <w:rsid w:val="00DE5B7B"/>
    <w:rsid w:val="00DE5EEF"/>
    <w:rsid w:val="00DE6199"/>
    <w:rsid w:val="00DE6A3F"/>
    <w:rsid w:val="00DE6C0D"/>
    <w:rsid w:val="00DE6EED"/>
    <w:rsid w:val="00DE76E8"/>
    <w:rsid w:val="00DE7974"/>
    <w:rsid w:val="00DE7AC8"/>
    <w:rsid w:val="00DE7BC7"/>
    <w:rsid w:val="00DF0E18"/>
    <w:rsid w:val="00DF18FF"/>
    <w:rsid w:val="00DF1C58"/>
    <w:rsid w:val="00DF252B"/>
    <w:rsid w:val="00DF2FC5"/>
    <w:rsid w:val="00DF4786"/>
    <w:rsid w:val="00DF535D"/>
    <w:rsid w:val="00DF594A"/>
    <w:rsid w:val="00DF5FFD"/>
    <w:rsid w:val="00DF61D7"/>
    <w:rsid w:val="00DF75C1"/>
    <w:rsid w:val="00E00A70"/>
    <w:rsid w:val="00E00C0B"/>
    <w:rsid w:val="00E0496E"/>
    <w:rsid w:val="00E05387"/>
    <w:rsid w:val="00E055A5"/>
    <w:rsid w:val="00E05D5F"/>
    <w:rsid w:val="00E06345"/>
    <w:rsid w:val="00E065A1"/>
    <w:rsid w:val="00E06648"/>
    <w:rsid w:val="00E06CD7"/>
    <w:rsid w:val="00E0789F"/>
    <w:rsid w:val="00E07AB2"/>
    <w:rsid w:val="00E10A68"/>
    <w:rsid w:val="00E11620"/>
    <w:rsid w:val="00E122AD"/>
    <w:rsid w:val="00E12548"/>
    <w:rsid w:val="00E125B5"/>
    <w:rsid w:val="00E12A10"/>
    <w:rsid w:val="00E12EF3"/>
    <w:rsid w:val="00E14293"/>
    <w:rsid w:val="00E14A1B"/>
    <w:rsid w:val="00E1513A"/>
    <w:rsid w:val="00E15755"/>
    <w:rsid w:val="00E16B82"/>
    <w:rsid w:val="00E17A5E"/>
    <w:rsid w:val="00E22454"/>
    <w:rsid w:val="00E22C0A"/>
    <w:rsid w:val="00E22FEA"/>
    <w:rsid w:val="00E23B45"/>
    <w:rsid w:val="00E2443F"/>
    <w:rsid w:val="00E278A9"/>
    <w:rsid w:val="00E27BA7"/>
    <w:rsid w:val="00E30D0D"/>
    <w:rsid w:val="00E329C7"/>
    <w:rsid w:val="00E33416"/>
    <w:rsid w:val="00E336D6"/>
    <w:rsid w:val="00E33E89"/>
    <w:rsid w:val="00E34B02"/>
    <w:rsid w:val="00E35B33"/>
    <w:rsid w:val="00E36643"/>
    <w:rsid w:val="00E36DED"/>
    <w:rsid w:val="00E37A22"/>
    <w:rsid w:val="00E37CC2"/>
    <w:rsid w:val="00E40E7F"/>
    <w:rsid w:val="00E411D1"/>
    <w:rsid w:val="00E41EB7"/>
    <w:rsid w:val="00E42CCC"/>
    <w:rsid w:val="00E4314B"/>
    <w:rsid w:val="00E443CA"/>
    <w:rsid w:val="00E45119"/>
    <w:rsid w:val="00E4579F"/>
    <w:rsid w:val="00E45A11"/>
    <w:rsid w:val="00E465FE"/>
    <w:rsid w:val="00E46883"/>
    <w:rsid w:val="00E5029B"/>
    <w:rsid w:val="00E517A3"/>
    <w:rsid w:val="00E52346"/>
    <w:rsid w:val="00E52488"/>
    <w:rsid w:val="00E52515"/>
    <w:rsid w:val="00E529FD"/>
    <w:rsid w:val="00E535FA"/>
    <w:rsid w:val="00E54456"/>
    <w:rsid w:val="00E54BD0"/>
    <w:rsid w:val="00E553C7"/>
    <w:rsid w:val="00E554BC"/>
    <w:rsid w:val="00E5658C"/>
    <w:rsid w:val="00E5669D"/>
    <w:rsid w:val="00E5670A"/>
    <w:rsid w:val="00E56E9E"/>
    <w:rsid w:val="00E5746D"/>
    <w:rsid w:val="00E57735"/>
    <w:rsid w:val="00E57D90"/>
    <w:rsid w:val="00E57E74"/>
    <w:rsid w:val="00E60242"/>
    <w:rsid w:val="00E606C2"/>
    <w:rsid w:val="00E607A9"/>
    <w:rsid w:val="00E6349D"/>
    <w:rsid w:val="00E643BD"/>
    <w:rsid w:val="00E64DE9"/>
    <w:rsid w:val="00E650F6"/>
    <w:rsid w:val="00E65CE9"/>
    <w:rsid w:val="00E65F00"/>
    <w:rsid w:val="00E65F70"/>
    <w:rsid w:val="00E6623F"/>
    <w:rsid w:val="00E667A5"/>
    <w:rsid w:val="00E672A8"/>
    <w:rsid w:val="00E67310"/>
    <w:rsid w:val="00E67C92"/>
    <w:rsid w:val="00E70D34"/>
    <w:rsid w:val="00E70E53"/>
    <w:rsid w:val="00E70F3F"/>
    <w:rsid w:val="00E71511"/>
    <w:rsid w:val="00E71F4D"/>
    <w:rsid w:val="00E726BC"/>
    <w:rsid w:val="00E74260"/>
    <w:rsid w:val="00E74E20"/>
    <w:rsid w:val="00E751ED"/>
    <w:rsid w:val="00E753B6"/>
    <w:rsid w:val="00E75F5E"/>
    <w:rsid w:val="00E778A9"/>
    <w:rsid w:val="00E808F8"/>
    <w:rsid w:val="00E81163"/>
    <w:rsid w:val="00E8175D"/>
    <w:rsid w:val="00E81CA5"/>
    <w:rsid w:val="00E8327D"/>
    <w:rsid w:val="00E83383"/>
    <w:rsid w:val="00E8411C"/>
    <w:rsid w:val="00E84A08"/>
    <w:rsid w:val="00E84D5B"/>
    <w:rsid w:val="00E85794"/>
    <w:rsid w:val="00E864A4"/>
    <w:rsid w:val="00E876C6"/>
    <w:rsid w:val="00E87D3B"/>
    <w:rsid w:val="00E90BBA"/>
    <w:rsid w:val="00E90EA6"/>
    <w:rsid w:val="00E925EC"/>
    <w:rsid w:val="00E92AB9"/>
    <w:rsid w:val="00E931D7"/>
    <w:rsid w:val="00E9326C"/>
    <w:rsid w:val="00E94AE5"/>
    <w:rsid w:val="00E94CE4"/>
    <w:rsid w:val="00E95498"/>
    <w:rsid w:val="00E958FF"/>
    <w:rsid w:val="00E96BFA"/>
    <w:rsid w:val="00E9707F"/>
    <w:rsid w:val="00EA00EA"/>
    <w:rsid w:val="00EA085F"/>
    <w:rsid w:val="00EA1E57"/>
    <w:rsid w:val="00EA247A"/>
    <w:rsid w:val="00EA29A2"/>
    <w:rsid w:val="00EA2DBD"/>
    <w:rsid w:val="00EA2E80"/>
    <w:rsid w:val="00EA36DE"/>
    <w:rsid w:val="00EA3943"/>
    <w:rsid w:val="00EA4340"/>
    <w:rsid w:val="00EA441A"/>
    <w:rsid w:val="00EA6321"/>
    <w:rsid w:val="00EB1135"/>
    <w:rsid w:val="00EB1284"/>
    <w:rsid w:val="00EB16B4"/>
    <w:rsid w:val="00EB1A00"/>
    <w:rsid w:val="00EB1BFF"/>
    <w:rsid w:val="00EB3991"/>
    <w:rsid w:val="00EB3FA4"/>
    <w:rsid w:val="00EB5B15"/>
    <w:rsid w:val="00EB6396"/>
    <w:rsid w:val="00EB6E5D"/>
    <w:rsid w:val="00EB7598"/>
    <w:rsid w:val="00EB7952"/>
    <w:rsid w:val="00EC0DA8"/>
    <w:rsid w:val="00EC110E"/>
    <w:rsid w:val="00EC1146"/>
    <w:rsid w:val="00EC1412"/>
    <w:rsid w:val="00EC188C"/>
    <w:rsid w:val="00EC365F"/>
    <w:rsid w:val="00EC37A1"/>
    <w:rsid w:val="00EC3F1C"/>
    <w:rsid w:val="00EC4D95"/>
    <w:rsid w:val="00EC515B"/>
    <w:rsid w:val="00EC594A"/>
    <w:rsid w:val="00EC719B"/>
    <w:rsid w:val="00EC770C"/>
    <w:rsid w:val="00ED0CF9"/>
    <w:rsid w:val="00ED0F04"/>
    <w:rsid w:val="00ED1D2C"/>
    <w:rsid w:val="00ED20A1"/>
    <w:rsid w:val="00ED3ED5"/>
    <w:rsid w:val="00ED42BF"/>
    <w:rsid w:val="00ED4C34"/>
    <w:rsid w:val="00ED5A93"/>
    <w:rsid w:val="00ED7EEC"/>
    <w:rsid w:val="00EE09B8"/>
    <w:rsid w:val="00EE10EF"/>
    <w:rsid w:val="00EE25E6"/>
    <w:rsid w:val="00EE26E4"/>
    <w:rsid w:val="00EE276F"/>
    <w:rsid w:val="00EE32DE"/>
    <w:rsid w:val="00EE4228"/>
    <w:rsid w:val="00EE50B6"/>
    <w:rsid w:val="00EE5990"/>
    <w:rsid w:val="00EE65E2"/>
    <w:rsid w:val="00EE7282"/>
    <w:rsid w:val="00EF0283"/>
    <w:rsid w:val="00EF0356"/>
    <w:rsid w:val="00EF1184"/>
    <w:rsid w:val="00EF171A"/>
    <w:rsid w:val="00EF1CD6"/>
    <w:rsid w:val="00EF2407"/>
    <w:rsid w:val="00EF341C"/>
    <w:rsid w:val="00EF4BE9"/>
    <w:rsid w:val="00EF568C"/>
    <w:rsid w:val="00EF6F2F"/>
    <w:rsid w:val="00EF7147"/>
    <w:rsid w:val="00EF74B8"/>
    <w:rsid w:val="00EF7676"/>
    <w:rsid w:val="00F00455"/>
    <w:rsid w:val="00F02104"/>
    <w:rsid w:val="00F02234"/>
    <w:rsid w:val="00F0229D"/>
    <w:rsid w:val="00F027A5"/>
    <w:rsid w:val="00F0358A"/>
    <w:rsid w:val="00F0358E"/>
    <w:rsid w:val="00F03C5D"/>
    <w:rsid w:val="00F043A5"/>
    <w:rsid w:val="00F047EE"/>
    <w:rsid w:val="00F05CDC"/>
    <w:rsid w:val="00F06C52"/>
    <w:rsid w:val="00F07112"/>
    <w:rsid w:val="00F10785"/>
    <w:rsid w:val="00F10DBD"/>
    <w:rsid w:val="00F116D0"/>
    <w:rsid w:val="00F11AF9"/>
    <w:rsid w:val="00F12EFF"/>
    <w:rsid w:val="00F1338A"/>
    <w:rsid w:val="00F14EE3"/>
    <w:rsid w:val="00F15B50"/>
    <w:rsid w:val="00F17723"/>
    <w:rsid w:val="00F2297A"/>
    <w:rsid w:val="00F24B98"/>
    <w:rsid w:val="00F261E0"/>
    <w:rsid w:val="00F26677"/>
    <w:rsid w:val="00F27CE9"/>
    <w:rsid w:val="00F27F51"/>
    <w:rsid w:val="00F3065E"/>
    <w:rsid w:val="00F31CA4"/>
    <w:rsid w:val="00F3299E"/>
    <w:rsid w:val="00F34953"/>
    <w:rsid w:val="00F3572E"/>
    <w:rsid w:val="00F35823"/>
    <w:rsid w:val="00F36155"/>
    <w:rsid w:val="00F37290"/>
    <w:rsid w:val="00F377A9"/>
    <w:rsid w:val="00F379F1"/>
    <w:rsid w:val="00F37C73"/>
    <w:rsid w:val="00F41A2E"/>
    <w:rsid w:val="00F42020"/>
    <w:rsid w:val="00F4335E"/>
    <w:rsid w:val="00F44128"/>
    <w:rsid w:val="00F443A6"/>
    <w:rsid w:val="00F44643"/>
    <w:rsid w:val="00F44F24"/>
    <w:rsid w:val="00F455FA"/>
    <w:rsid w:val="00F4726D"/>
    <w:rsid w:val="00F47668"/>
    <w:rsid w:val="00F51A18"/>
    <w:rsid w:val="00F51B6F"/>
    <w:rsid w:val="00F51E1A"/>
    <w:rsid w:val="00F52951"/>
    <w:rsid w:val="00F52A54"/>
    <w:rsid w:val="00F53974"/>
    <w:rsid w:val="00F53A7E"/>
    <w:rsid w:val="00F53A86"/>
    <w:rsid w:val="00F543CF"/>
    <w:rsid w:val="00F544F9"/>
    <w:rsid w:val="00F5487A"/>
    <w:rsid w:val="00F54F36"/>
    <w:rsid w:val="00F5523F"/>
    <w:rsid w:val="00F555F0"/>
    <w:rsid w:val="00F55972"/>
    <w:rsid w:val="00F55C54"/>
    <w:rsid w:val="00F56177"/>
    <w:rsid w:val="00F61959"/>
    <w:rsid w:val="00F61A82"/>
    <w:rsid w:val="00F62B1E"/>
    <w:rsid w:val="00F6339C"/>
    <w:rsid w:val="00F64BA2"/>
    <w:rsid w:val="00F650B9"/>
    <w:rsid w:val="00F657E4"/>
    <w:rsid w:val="00F66ABC"/>
    <w:rsid w:val="00F6763A"/>
    <w:rsid w:val="00F677D8"/>
    <w:rsid w:val="00F708DD"/>
    <w:rsid w:val="00F711FA"/>
    <w:rsid w:val="00F712EC"/>
    <w:rsid w:val="00F719B1"/>
    <w:rsid w:val="00F71A7D"/>
    <w:rsid w:val="00F73118"/>
    <w:rsid w:val="00F73839"/>
    <w:rsid w:val="00F75034"/>
    <w:rsid w:val="00F752E6"/>
    <w:rsid w:val="00F77923"/>
    <w:rsid w:val="00F77AD2"/>
    <w:rsid w:val="00F8039D"/>
    <w:rsid w:val="00F80901"/>
    <w:rsid w:val="00F80BB2"/>
    <w:rsid w:val="00F82468"/>
    <w:rsid w:val="00F826C4"/>
    <w:rsid w:val="00F82A22"/>
    <w:rsid w:val="00F83F1D"/>
    <w:rsid w:val="00F840D4"/>
    <w:rsid w:val="00F8432E"/>
    <w:rsid w:val="00F85225"/>
    <w:rsid w:val="00F85702"/>
    <w:rsid w:val="00F85740"/>
    <w:rsid w:val="00F8619D"/>
    <w:rsid w:val="00F871C9"/>
    <w:rsid w:val="00F901D9"/>
    <w:rsid w:val="00F90BEE"/>
    <w:rsid w:val="00F90C6F"/>
    <w:rsid w:val="00F910D1"/>
    <w:rsid w:val="00F914BB"/>
    <w:rsid w:val="00F9156E"/>
    <w:rsid w:val="00F91C90"/>
    <w:rsid w:val="00F92530"/>
    <w:rsid w:val="00F93114"/>
    <w:rsid w:val="00F93180"/>
    <w:rsid w:val="00F93830"/>
    <w:rsid w:val="00F95ED9"/>
    <w:rsid w:val="00F96088"/>
    <w:rsid w:val="00F964E2"/>
    <w:rsid w:val="00F968B0"/>
    <w:rsid w:val="00F97006"/>
    <w:rsid w:val="00F977AB"/>
    <w:rsid w:val="00FA0877"/>
    <w:rsid w:val="00FA16CF"/>
    <w:rsid w:val="00FA193D"/>
    <w:rsid w:val="00FA19C9"/>
    <w:rsid w:val="00FA19D5"/>
    <w:rsid w:val="00FA1A64"/>
    <w:rsid w:val="00FA1E5B"/>
    <w:rsid w:val="00FA27CB"/>
    <w:rsid w:val="00FA3938"/>
    <w:rsid w:val="00FA4A4B"/>
    <w:rsid w:val="00FA564C"/>
    <w:rsid w:val="00FA60B1"/>
    <w:rsid w:val="00FA60C3"/>
    <w:rsid w:val="00FA6113"/>
    <w:rsid w:val="00FA6C8E"/>
    <w:rsid w:val="00FA798F"/>
    <w:rsid w:val="00FB0E43"/>
    <w:rsid w:val="00FB0EA8"/>
    <w:rsid w:val="00FB1D6B"/>
    <w:rsid w:val="00FB1EBB"/>
    <w:rsid w:val="00FB273F"/>
    <w:rsid w:val="00FB2796"/>
    <w:rsid w:val="00FB2E72"/>
    <w:rsid w:val="00FB2F27"/>
    <w:rsid w:val="00FB334F"/>
    <w:rsid w:val="00FB3E00"/>
    <w:rsid w:val="00FB3E63"/>
    <w:rsid w:val="00FB4447"/>
    <w:rsid w:val="00FB4698"/>
    <w:rsid w:val="00FB47D1"/>
    <w:rsid w:val="00FB4B43"/>
    <w:rsid w:val="00FB4E6B"/>
    <w:rsid w:val="00FB6B1C"/>
    <w:rsid w:val="00FB7035"/>
    <w:rsid w:val="00FB779A"/>
    <w:rsid w:val="00FB779B"/>
    <w:rsid w:val="00FC07F4"/>
    <w:rsid w:val="00FC0A3B"/>
    <w:rsid w:val="00FC0BA7"/>
    <w:rsid w:val="00FC0C33"/>
    <w:rsid w:val="00FC1227"/>
    <w:rsid w:val="00FC2443"/>
    <w:rsid w:val="00FC2E1F"/>
    <w:rsid w:val="00FC2F7E"/>
    <w:rsid w:val="00FC5004"/>
    <w:rsid w:val="00FC53C8"/>
    <w:rsid w:val="00FC6D90"/>
    <w:rsid w:val="00FC7A99"/>
    <w:rsid w:val="00FC7F1D"/>
    <w:rsid w:val="00FD109B"/>
    <w:rsid w:val="00FD1C5C"/>
    <w:rsid w:val="00FD218E"/>
    <w:rsid w:val="00FD2685"/>
    <w:rsid w:val="00FD27B6"/>
    <w:rsid w:val="00FD29C6"/>
    <w:rsid w:val="00FD3A6B"/>
    <w:rsid w:val="00FD4FD4"/>
    <w:rsid w:val="00FD509E"/>
    <w:rsid w:val="00FD6328"/>
    <w:rsid w:val="00FD652A"/>
    <w:rsid w:val="00FD70E5"/>
    <w:rsid w:val="00FE037E"/>
    <w:rsid w:val="00FE2E2D"/>
    <w:rsid w:val="00FE3BE1"/>
    <w:rsid w:val="00FE3F13"/>
    <w:rsid w:val="00FE45D1"/>
    <w:rsid w:val="00FE4D82"/>
    <w:rsid w:val="00FE50F4"/>
    <w:rsid w:val="00FE523C"/>
    <w:rsid w:val="00FE5600"/>
    <w:rsid w:val="00FE591A"/>
    <w:rsid w:val="00FE5FF4"/>
    <w:rsid w:val="00FE6110"/>
    <w:rsid w:val="00FE675C"/>
    <w:rsid w:val="00FE6D6B"/>
    <w:rsid w:val="00FE6F9F"/>
    <w:rsid w:val="00FE7C8A"/>
    <w:rsid w:val="00FE7E72"/>
    <w:rsid w:val="00FF0648"/>
    <w:rsid w:val="00FF0AF8"/>
    <w:rsid w:val="00FF0F8A"/>
    <w:rsid w:val="00FF1588"/>
    <w:rsid w:val="00FF22F1"/>
    <w:rsid w:val="00FF3CC2"/>
    <w:rsid w:val="00FF4323"/>
    <w:rsid w:val="00FF445D"/>
    <w:rsid w:val="00FF4491"/>
    <w:rsid w:val="00FF47E8"/>
    <w:rsid w:val="00FF4C9E"/>
    <w:rsid w:val="00FF62E3"/>
    <w:rsid w:val="00FF637D"/>
    <w:rsid w:val="00FF6B4F"/>
    <w:rsid w:val="00FF7508"/>
    <w:rsid w:val="00FF7A21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id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4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E694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1E694F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1E694F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1E694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E694F"/>
  </w:style>
  <w:style w:type="paragraph" w:styleId="Footer">
    <w:name w:val="footer"/>
    <w:basedOn w:val="Normal"/>
    <w:link w:val="FooterChar"/>
    <w:uiPriority w:val="99"/>
    <w:unhideWhenUsed/>
    <w:rsid w:val="001E694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E694F"/>
  </w:style>
  <w:style w:type="paragraph" w:styleId="FootnoteText">
    <w:name w:val="footnote text"/>
    <w:basedOn w:val="Normal"/>
    <w:link w:val="FootnoteTextChar"/>
    <w:uiPriority w:val="99"/>
    <w:unhideWhenUsed/>
    <w:rsid w:val="00E42CCC"/>
    <w:pPr>
      <w:spacing w:after="0" w:line="240" w:lineRule="auto"/>
    </w:pPr>
    <w:rPr>
      <w:rFonts w:eastAsiaTheme="minorEastAsia"/>
      <w:sz w:val="20"/>
      <w:szCs w:val="20"/>
      <w:lang w:eastAsia="id-ID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E42CCC"/>
    <w:rPr>
      <w:rFonts w:eastAsiaTheme="minorEastAsia"/>
      <w:sz w:val="20"/>
      <w:szCs w:val="20"/>
      <w:lang w:eastAsia="id-ID"/>
    </w:rPr>
  </w:style>
  <w:style w:type="character" w:styleId="FootnoteReference">
    <w:name w:val="footnote reference"/>
    <w:basedOn w:val="DefaultParagraphFont"/>
    <w:uiPriority w:val="99"/>
    <w:semiHidden/>
    <w:unhideWhenUsed/>
    <w:rsid w:val="00E42CCC"/>
    <w:rPr>
      <w:vertAlign w:val="superscript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riau.bps.go.id/dynamictable/2018/01/25/46/jumlah-penduduk-miskin-provinsi-riau-2010-2018.html" TargetMode="External"/><Relationship Id="rId13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yperlink" Target="https://yuhendrablog.wordpress.com/2008/07/09/daftar-nama-partai-politik-parpol-peserta-pemilu-2009-indonesia/" TargetMode="External"/><Relationship Id="rId12" Type="http://schemas.openxmlformats.org/officeDocument/2006/relationships/footer" Target="foot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bola.tempo.co/read/430435/indonesia-mini-di-bumi-lancang-kuning/full&amp;view=ok" TargetMode="External"/><Relationship Id="rId11" Type="http://schemas.openxmlformats.org/officeDocument/2006/relationships/footer" Target="footer1.xml"/><Relationship Id="rId5" Type="http://schemas.openxmlformats.org/officeDocument/2006/relationships/endnotes" Target="endnotes.xml"/><Relationship Id="rId10" Type="http://schemas.openxmlformats.org/officeDocument/2006/relationships/header" Target="header1.xml"/><Relationship Id="rId4" Type="http://schemas.openxmlformats.org/officeDocument/2006/relationships/footnotes" Target="footnotes.xml"/><Relationship Id="rId9" Type="http://schemas.openxmlformats.org/officeDocument/2006/relationships/hyperlink" Target="https://riau.bps.go.id/statictable/2015/03/24/121/jumlah-pemeluk-agama-menurut-kabupaten-kota-dan-jenis-2013.html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5</TotalTime>
  <Pages>10</Pages>
  <Words>2581</Words>
  <Characters>14718</Characters>
  <Application>Microsoft Office Word</Application>
  <DocSecurity>0</DocSecurity>
  <Lines>122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26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91</cp:revision>
  <cp:lastPrinted>2020-02-16T03:31:00Z</cp:lastPrinted>
  <dcterms:created xsi:type="dcterms:W3CDTF">2019-10-21T04:40:00Z</dcterms:created>
  <dcterms:modified xsi:type="dcterms:W3CDTF">2020-08-09T23:48:00Z</dcterms:modified>
</cp:coreProperties>
</file>